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2E76E06A" w14:textId="77777777" w:rsidR="00F9444C" w:rsidRDefault="00EB0EF0">
          <w:pPr>
            <w:pStyle w:val="NoSpacing"/>
          </w:pPr>
          <w:r>
            <w:t>Your Name</w:t>
          </w:r>
        </w:p>
      </w:sdtContent>
    </w:sdt>
    <w:p w14:paraId="218C1A8D" w14:textId="77777777" w:rsidR="00E614DD" w:rsidRDefault="00125DA3">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16E3571C" w14:textId="77777777" w:rsidR="00E614DD" w:rsidRDefault="00125DA3">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2A919661" w14:textId="77777777" w:rsidR="00E614DD" w:rsidRDefault="00125DA3">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2E42CC79" w14:textId="77777777" w:rsidR="00191273" w:rsidRDefault="00EB0EF0" w:rsidP="00B94364">
      <w:pPr>
        <w:ind w:firstLine="0"/>
        <w:jc w:val="center"/>
        <w:rPr>
          <w:rFonts w:cstheme="minorHAnsi"/>
          <w:b/>
        </w:rPr>
      </w:pPr>
      <w:r w:rsidRPr="00B94364">
        <w:rPr>
          <w:rFonts w:cstheme="minorHAnsi"/>
          <w:b/>
        </w:rPr>
        <w:t>Book Report: The Outsiders</w:t>
      </w:r>
    </w:p>
    <w:p w14:paraId="53AB1180" w14:textId="77777777" w:rsidR="009837AD" w:rsidRDefault="00EB0EF0" w:rsidP="0024113C">
      <w:pPr>
        <w:rPr>
          <w:rFonts w:cstheme="minorHAnsi"/>
        </w:rPr>
      </w:pPr>
      <w:r>
        <w:rPr>
          <w:rFonts w:cstheme="minorHAnsi"/>
        </w:rPr>
        <w:t xml:space="preserve">I chose the book </w:t>
      </w:r>
      <w:r w:rsidRPr="0024113C">
        <w:rPr>
          <w:rFonts w:cstheme="minorHAnsi"/>
          <w:i/>
        </w:rPr>
        <w:t>The Outsiders</w:t>
      </w:r>
      <w:r>
        <w:rPr>
          <w:rFonts w:cstheme="minorHAnsi"/>
        </w:rPr>
        <w:t xml:space="preserve"> </w:t>
      </w:r>
      <w:r w:rsidR="004907F0">
        <w:rPr>
          <w:rFonts w:cstheme="minorHAnsi"/>
        </w:rPr>
        <w:t xml:space="preserve">to write </w:t>
      </w:r>
      <w:r w:rsidR="00600C1D">
        <w:rPr>
          <w:rFonts w:cstheme="minorHAnsi"/>
        </w:rPr>
        <w:t xml:space="preserve">my </w:t>
      </w:r>
      <w:r w:rsidR="004907F0">
        <w:rPr>
          <w:rFonts w:cstheme="minorHAnsi"/>
        </w:rPr>
        <w:t xml:space="preserve">report </w:t>
      </w:r>
      <w:r>
        <w:rPr>
          <w:rFonts w:cstheme="minorHAnsi"/>
        </w:rPr>
        <w:t>because</w:t>
      </w:r>
      <w:r w:rsidR="00600C1D">
        <w:rPr>
          <w:rFonts w:cstheme="minorHAnsi"/>
        </w:rPr>
        <w:t xml:space="preserve"> I believe</w:t>
      </w:r>
      <w:r w:rsidR="0011302D">
        <w:rPr>
          <w:rFonts w:cstheme="minorHAnsi"/>
        </w:rPr>
        <w:t xml:space="preserve"> it is close to reality. I</w:t>
      </w:r>
      <w:r>
        <w:rPr>
          <w:rFonts w:cstheme="minorHAnsi"/>
        </w:rPr>
        <w:t xml:space="preserve">t depicts the real-life struggles of many </w:t>
      </w:r>
      <w:r w:rsidR="00B43469">
        <w:rPr>
          <w:rFonts w:cstheme="minorHAnsi"/>
        </w:rPr>
        <w:t>lower-class</w:t>
      </w:r>
      <w:r w:rsidR="00FD27F8">
        <w:rPr>
          <w:rFonts w:cstheme="minorHAnsi"/>
        </w:rPr>
        <w:t xml:space="preserve"> </w:t>
      </w:r>
      <w:r>
        <w:rPr>
          <w:rFonts w:cstheme="minorHAnsi"/>
        </w:rPr>
        <w:t>teenagers in our society. Although</w:t>
      </w:r>
      <w:r w:rsidR="00FB33F9">
        <w:rPr>
          <w:rFonts w:cstheme="minorHAnsi"/>
        </w:rPr>
        <w:t>,</w:t>
      </w:r>
      <w:r>
        <w:rPr>
          <w:rFonts w:cstheme="minorHAnsi"/>
        </w:rPr>
        <w:t xml:space="preserve"> the temporal setting of the story suggests that it </w:t>
      </w:r>
      <w:r w:rsidR="004907F0">
        <w:rPr>
          <w:rFonts w:cstheme="minorHAnsi"/>
        </w:rPr>
        <w:t>probably took</w:t>
      </w:r>
      <w:r>
        <w:rPr>
          <w:rFonts w:cstheme="minorHAnsi"/>
        </w:rPr>
        <w:t xml:space="preserve"> place in the </w:t>
      </w:r>
      <w:r w:rsidR="00FB33F9">
        <w:rPr>
          <w:rFonts w:cstheme="minorHAnsi"/>
        </w:rPr>
        <w:t>mid-1920s</w:t>
      </w:r>
      <w:r w:rsidR="00FB1EDF">
        <w:rPr>
          <w:rFonts w:cstheme="minorHAnsi"/>
        </w:rPr>
        <w:t>,</w:t>
      </w:r>
      <w:r w:rsidR="00FB33F9">
        <w:rPr>
          <w:rFonts w:cstheme="minorHAnsi"/>
        </w:rPr>
        <w:t xml:space="preserve"> </w:t>
      </w:r>
      <w:r w:rsidR="004907F0">
        <w:rPr>
          <w:rFonts w:cstheme="minorHAnsi"/>
        </w:rPr>
        <w:t xml:space="preserve">still some of the </w:t>
      </w:r>
      <w:r w:rsidR="00FB1EDF">
        <w:rPr>
          <w:rFonts w:cstheme="minorHAnsi"/>
        </w:rPr>
        <w:t>aspects of the story correspond</w:t>
      </w:r>
      <w:r w:rsidR="004907F0">
        <w:rPr>
          <w:rFonts w:cstheme="minorHAnsi"/>
        </w:rPr>
        <w:t xml:space="preserve"> to the modern era most importantly</w:t>
      </w:r>
      <w:r w:rsidR="00FB1EDF">
        <w:rPr>
          <w:rFonts w:cstheme="minorHAnsi"/>
        </w:rPr>
        <w:t xml:space="preserve"> being</w:t>
      </w:r>
      <w:r w:rsidR="004907F0">
        <w:rPr>
          <w:rFonts w:cstheme="minorHAnsi"/>
        </w:rPr>
        <w:t xml:space="preserve"> class difference.</w:t>
      </w:r>
      <w:r w:rsidR="0011302D">
        <w:rPr>
          <w:rFonts w:cstheme="minorHAnsi"/>
        </w:rPr>
        <w:t xml:space="preserve"> Walking around my neighbourhood, I have often seen </w:t>
      </w:r>
      <w:r w:rsidR="00FB1EDF">
        <w:rPr>
          <w:rFonts w:cstheme="minorHAnsi"/>
        </w:rPr>
        <w:t xml:space="preserve">rich boys bullying lower and middle </w:t>
      </w:r>
      <w:r w:rsidR="0011302D">
        <w:rPr>
          <w:rFonts w:cstheme="minorHAnsi"/>
        </w:rPr>
        <w:t xml:space="preserve">class kids. </w:t>
      </w:r>
      <w:r w:rsidR="00B43469">
        <w:rPr>
          <w:rFonts w:cstheme="minorHAnsi"/>
        </w:rPr>
        <w:t>It is distressing to see poor kids suffer as a result of their family background.</w:t>
      </w:r>
    </w:p>
    <w:p w14:paraId="64CB49A5" w14:textId="51B342BF" w:rsidR="009837AD" w:rsidRDefault="00EB0EF0" w:rsidP="0024113C">
      <w:pPr>
        <w:rPr>
          <w:rFonts w:cstheme="minorHAnsi"/>
        </w:rPr>
      </w:pPr>
      <w:r>
        <w:rPr>
          <w:rFonts w:cstheme="minorHAnsi"/>
        </w:rPr>
        <w:t xml:space="preserve"> The story takes place in Oklahoma City </w:t>
      </w:r>
      <w:r w:rsidR="00AB0F72">
        <w:rPr>
          <w:rFonts w:cstheme="minorHAnsi"/>
        </w:rPr>
        <w:t>and</w:t>
      </w:r>
      <w:r w:rsidR="001005F9" w:rsidRPr="001005F9">
        <w:rPr>
          <w:rFonts w:cstheme="minorHAnsi"/>
        </w:rPr>
        <w:t xml:space="preserve"> portrays a young bo</w:t>
      </w:r>
      <w:r w:rsidR="00F24AE4">
        <w:rPr>
          <w:rFonts w:cstheme="minorHAnsi"/>
        </w:rPr>
        <w:t xml:space="preserve">y's rediscovery who is labelled </w:t>
      </w:r>
      <w:r w:rsidR="00600C1D">
        <w:rPr>
          <w:rFonts w:cstheme="minorHAnsi"/>
        </w:rPr>
        <w:t>‘</w:t>
      </w:r>
      <w:r w:rsidR="001005F9" w:rsidRPr="001005F9">
        <w:rPr>
          <w:rFonts w:cstheme="minorHAnsi"/>
        </w:rPr>
        <w:t>poor class</w:t>
      </w:r>
      <w:r w:rsidR="00600C1D">
        <w:rPr>
          <w:rFonts w:cstheme="minorHAnsi"/>
        </w:rPr>
        <w:t>’</w:t>
      </w:r>
      <w:r w:rsidR="001005F9" w:rsidRPr="001005F9">
        <w:rPr>
          <w:rFonts w:cstheme="minorHAnsi"/>
        </w:rPr>
        <w:t xml:space="preserve"> and </w:t>
      </w:r>
      <w:r w:rsidR="00600C1D">
        <w:rPr>
          <w:rFonts w:cstheme="minorHAnsi"/>
        </w:rPr>
        <w:t>‘</w:t>
      </w:r>
      <w:r w:rsidR="001005F9" w:rsidRPr="001005F9">
        <w:rPr>
          <w:rFonts w:cstheme="minorHAnsi"/>
        </w:rPr>
        <w:t>unwanted</w:t>
      </w:r>
      <w:r w:rsidR="00600C1D">
        <w:rPr>
          <w:rFonts w:cstheme="minorHAnsi"/>
        </w:rPr>
        <w:t>’</w:t>
      </w:r>
      <w:r w:rsidR="00F24AE4">
        <w:rPr>
          <w:rFonts w:cstheme="minorHAnsi"/>
        </w:rPr>
        <w:t xml:space="preserve"> by the society due to his family background</w:t>
      </w:r>
      <w:r w:rsidR="00600C1D">
        <w:rPr>
          <w:rFonts w:cstheme="minorHAnsi"/>
        </w:rPr>
        <w:t xml:space="preserve"> </w:t>
      </w:r>
      <w:r w:rsidR="00600C1D">
        <w:rPr>
          <w:rFonts w:cstheme="minorHAnsi"/>
        </w:rPr>
        <w:fldChar w:fldCharType="begin"/>
      </w:r>
      <w:r w:rsidR="00600C1D">
        <w:rPr>
          <w:rFonts w:cstheme="minorHAnsi"/>
        </w:rPr>
        <w:instrText xml:space="preserve"> ADDIN ZOTERO_ITEM CSL_CITATION {"citationID":"IPgLBMwP","properties":{"formattedCitation":"(Hinton and Sergel)","plainCitation":"(Hinton and Sergel)","noteIndex":0},"citationItems":[{"id":168,"uris":["http://zotero.org/users/local/LGdpQbDd/items/3E3KPGB2"],"uri":["http://zotero.org/users/local/LGdpQbDd/items/3E3KPGB2"],"itemData":{"id":168,"type":"book","title":"The Outsiders","publisher":"Dramatic Publishing","number-of-pages":"92","source":"Google Books","abstract":"The Socs's idea of having a good time is beating up greasers like Ponyboy.Ponyboy knows what to expect and knows he can count on his brothers and friends - until the night someone takes things too far.A ground-breaking, timeless story from a brilliant writer.","ISBN":"978-0-87129-277-3","note":"Google-Books-ID: dmoKqgZFt1cC","language":"en","author":[{"family":"Hinton","given":"S. E."},{"family":"Sergel","given":"Christopher"}],"issued":{"date-parts":[["1990",4]]}}}],"schema":"https://github.com/citation-style-language/schema/raw/master/csl-citation.json"} </w:instrText>
      </w:r>
      <w:r w:rsidR="00600C1D">
        <w:rPr>
          <w:rFonts w:cstheme="minorHAnsi"/>
        </w:rPr>
        <w:fldChar w:fldCharType="separate"/>
      </w:r>
      <w:r w:rsidR="00600C1D" w:rsidRPr="00600C1D">
        <w:rPr>
          <w:rFonts w:ascii="Times New Roman" w:hAnsi="Times New Roman" w:cs="Times New Roman"/>
        </w:rPr>
        <w:t>(Hinton and Sergel)</w:t>
      </w:r>
      <w:r w:rsidR="00600C1D">
        <w:rPr>
          <w:rFonts w:cstheme="minorHAnsi"/>
        </w:rPr>
        <w:fldChar w:fldCharType="end"/>
      </w:r>
      <w:r w:rsidR="001005F9" w:rsidRPr="001005F9">
        <w:rPr>
          <w:rFonts w:cstheme="minorHAnsi"/>
        </w:rPr>
        <w:t>.</w:t>
      </w:r>
      <w:r w:rsidR="009D00EC" w:rsidRPr="009D00EC">
        <w:t xml:space="preserve"> </w:t>
      </w:r>
      <w:r w:rsidR="009D00EC" w:rsidRPr="009D00EC">
        <w:rPr>
          <w:rFonts w:cstheme="minorHAnsi"/>
        </w:rPr>
        <w:t xml:space="preserve">The </w:t>
      </w:r>
      <w:r>
        <w:rPr>
          <w:rFonts w:cstheme="minorHAnsi"/>
        </w:rPr>
        <w:t>book’</w:t>
      </w:r>
      <w:r w:rsidRPr="009D00EC">
        <w:rPr>
          <w:rFonts w:cstheme="minorHAnsi"/>
        </w:rPr>
        <w:t>s</w:t>
      </w:r>
      <w:r w:rsidR="009D00EC" w:rsidRPr="009D00EC">
        <w:rPr>
          <w:rFonts w:cstheme="minorHAnsi"/>
        </w:rPr>
        <w:t xml:space="preserve"> events are told from the perspective of Ponyboy Curtis, the Greasers' 14-year-old member. The </w:t>
      </w:r>
      <w:r>
        <w:rPr>
          <w:rFonts w:cstheme="minorHAnsi"/>
        </w:rPr>
        <w:t>‘</w:t>
      </w:r>
      <w:r w:rsidR="00FB1EDF">
        <w:rPr>
          <w:rFonts w:cstheme="minorHAnsi"/>
        </w:rPr>
        <w:t>G</w:t>
      </w:r>
      <w:r w:rsidR="009D00EC" w:rsidRPr="009D00EC">
        <w:rPr>
          <w:rFonts w:cstheme="minorHAnsi"/>
        </w:rPr>
        <w:t>reasers</w:t>
      </w:r>
      <w:r>
        <w:rPr>
          <w:rFonts w:cstheme="minorHAnsi"/>
        </w:rPr>
        <w:t>’</w:t>
      </w:r>
      <w:r w:rsidR="009D00EC" w:rsidRPr="009D00EC">
        <w:rPr>
          <w:rFonts w:cstheme="minorHAnsi"/>
        </w:rPr>
        <w:t xml:space="preserve"> is a </w:t>
      </w:r>
      <w:r w:rsidRPr="009D00EC">
        <w:rPr>
          <w:rFonts w:cstheme="minorHAnsi"/>
        </w:rPr>
        <w:t>boy</w:t>
      </w:r>
      <w:r w:rsidR="009D00EC" w:rsidRPr="009D00EC">
        <w:rPr>
          <w:rFonts w:cstheme="minorHAnsi"/>
        </w:rPr>
        <w:t xml:space="preserve"> gang which is considered crimin</w:t>
      </w:r>
      <w:r w:rsidR="00F24AE4">
        <w:rPr>
          <w:rFonts w:cstheme="minorHAnsi"/>
        </w:rPr>
        <w:t>al and contributes</w:t>
      </w:r>
      <w:r w:rsidR="009D00EC" w:rsidRPr="009D00EC">
        <w:rPr>
          <w:rFonts w:cstheme="minorHAnsi"/>
        </w:rPr>
        <w:t xml:space="preserve"> to a weaker socio-economic class than its opponent, the Socs</w:t>
      </w:r>
      <w:r w:rsidR="00600C1D">
        <w:rPr>
          <w:rFonts w:cstheme="minorHAnsi"/>
        </w:rPr>
        <w:t xml:space="preserve"> </w:t>
      </w:r>
      <w:r w:rsidR="00600C1D">
        <w:rPr>
          <w:rFonts w:cstheme="minorHAnsi"/>
        </w:rPr>
        <w:fldChar w:fldCharType="begin"/>
      </w:r>
      <w:r w:rsidR="00600C1D">
        <w:rPr>
          <w:rFonts w:cstheme="minorHAnsi"/>
        </w:rPr>
        <w:instrText xml:space="preserve"> ADDIN ZOTERO_ITEM CSL_CITATION {"citationID":"HTz3GNSt","properties":{"formattedCitation":"(Hinton and Sergel)","plainCitation":"(Hinton and Sergel)","noteIndex":0},"citationItems":[{"id":168,"uris":["http://zotero.org/users/local/LGdpQbDd/items/3E3KPGB2"],"uri":["http://zotero.org/users/local/LGdpQbDd/items/3E3KPGB2"],"itemData":{"id":168,"type":"book","title":"The Outsiders","publisher":"Dramatic Publishing","number-of-pages":"92","source":"Google Books","abstract":"The Socs's idea of having a good time is beating up greasers like Ponyboy.Ponyboy knows what to expect and knows he can count on his brothers and friends - until the night someone takes things too far.A ground-breaking, timeless story from a brilliant writer.","ISBN":"978-0-87129-277-3","note":"Google-Books-ID: dmoKqgZFt1cC","language":"en","author":[{"family":"Hinton","given":"S. E."},{"family":"Sergel","given":"Christopher"}],"issued":{"date-parts":[["1990",4]]}}}],"schema":"https://github.com/citation-style-language/schema/raw/master/csl-citation.json"} </w:instrText>
      </w:r>
      <w:r w:rsidR="00600C1D">
        <w:rPr>
          <w:rFonts w:cstheme="minorHAnsi"/>
        </w:rPr>
        <w:fldChar w:fldCharType="separate"/>
      </w:r>
      <w:r w:rsidR="00600C1D" w:rsidRPr="00600C1D">
        <w:rPr>
          <w:rFonts w:ascii="Times New Roman" w:hAnsi="Times New Roman" w:cs="Times New Roman"/>
        </w:rPr>
        <w:t>(Hinton and Sergel)</w:t>
      </w:r>
      <w:r w:rsidR="00600C1D">
        <w:rPr>
          <w:rFonts w:cstheme="minorHAnsi"/>
        </w:rPr>
        <w:fldChar w:fldCharType="end"/>
      </w:r>
      <w:r w:rsidR="009D00EC" w:rsidRPr="009D00EC">
        <w:rPr>
          <w:rFonts w:cstheme="minorHAnsi"/>
        </w:rPr>
        <w:t>. A configuration and parameters of the "held" region of the two gangs, the Greasers and the Socials, is predominantly based on economic and social disparities.</w:t>
      </w:r>
      <w:r w:rsidR="001005F9" w:rsidRPr="001005F9">
        <w:rPr>
          <w:rFonts w:cstheme="minorHAnsi"/>
        </w:rPr>
        <w:t xml:space="preserve"> The book proceeds to explain how to transcend this prejudice and find balance after awareness of one's existence is accomplished.</w:t>
      </w:r>
      <w:r w:rsidR="00F65229">
        <w:rPr>
          <w:rFonts w:cstheme="minorHAnsi"/>
        </w:rPr>
        <w:t xml:space="preserve"> </w:t>
      </w:r>
    </w:p>
    <w:p w14:paraId="65D5193A" w14:textId="77777777" w:rsidR="00B94364" w:rsidRDefault="00EB0EF0" w:rsidP="0024113C">
      <w:pPr>
        <w:rPr>
          <w:rFonts w:ascii="Times New Roman" w:hAnsi="Times New Roman" w:cs="Times New Roman"/>
        </w:rPr>
      </w:pPr>
      <w:r>
        <w:rPr>
          <w:rFonts w:cstheme="minorHAnsi"/>
        </w:rPr>
        <w:t>The story is written by S</w:t>
      </w:r>
      <w:r w:rsidR="00566E71">
        <w:rPr>
          <w:rFonts w:cstheme="minorHAnsi"/>
        </w:rPr>
        <w:t xml:space="preserve">usan Eloise </w:t>
      </w:r>
      <w:r>
        <w:rPr>
          <w:rFonts w:cstheme="minorHAnsi"/>
        </w:rPr>
        <w:t>Hi</w:t>
      </w:r>
      <w:r w:rsidR="00566E71">
        <w:rPr>
          <w:rFonts w:cstheme="minorHAnsi"/>
        </w:rPr>
        <w:t>n</w:t>
      </w:r>
      <w:r>
        <w:rPr>
          <w:rFonts w:cstheme="minorHAnsi"/>
        </w:rPr>
        <w:t xml:space="preserve">ton </w:t>
      </w:r>
      <w:r w:rsidR="00D443EB">
        <w:rPr>
          <w:rFonts w:cstheme="minorHAnsi"/>
        </w:rPr>
        <w:t>who is known for writing realistic young adult literature</w:t>
      </w:r>
      <w:r w:rsidR="00600C1D">
        <w:rPr>
          <w:rFonts w:cstheme="minorHAnsi"/>
        </w:rPr>
        <w:t xml:space="preserve"> </w:t>
      </w:r>
      <w:r w:rsidR="00600C1D">
        <w:rPr>
          <w:rFonts w:cstheme="minorHAnsi"/>
        </w:rPr>
        <w:fldChar w:fldCharType="begin"/>
      </w:r>
      <w:r w:rsidR="00600C1D">
        <w:rPr>
          <w:rFonts w:cstheme="minorHAnsi"/>
        </w:rPr>
        <w:instrText xml:space="preserve"> ADDIN ZOTERO_ITEM CSL_CITATION {"citationID":"hKjbhk5I","properties":{"formattedCitation":"(\\uc0\\u8220{}S. E. Hinton\\uc0\\u8221{})","plainCitation":"(“S. E. Hinton”)","noteIndex":0},"citationItems":[{"id":170,"uris":["http://zotero.org/users/local/LGdpQbDd/items/3HI43WIA"],"uri":["http://zotero.org/users/local/LGdpQbDd/items/3HI43WIA"],"itemData":{"id":170,"type":"entry-encyclopedia","title":"S. E. Hinton","container-title":"Wikipedia","source":"Wikipedia","abstract":"Susan Eloise Hinton (born July 22, 1948) is an American writer best known for her young-adult novels (YA) set in Oklahoma, especially The Outsiders (1967), which she wrote during high school. Hinton is credited with introducing the YA genre.In 1988 she received the inaugural Margaret Edwards Award from the American Library Association for her cumulative contribution in writing for teens.","URL":"https://en.wikipedia.org/w/index.php?title=S._E._Hinton&amp;oldid=926780744","note":"Page Version ID: 926780744","language":"en","issued":{"date-parts":[["2019",11,18]]},"accessed":{"date-parts":[["2019",12,1]]}}}],"schema":"https://github.com/citation-style-language/schema/raw/master/csl-citation.json"} </w:instrText>
      </w:r>
      <w:r w:rsidR="00600C1D">
        <w:rPr>
          <w:rFonts w:cstheme="minorHAnsi"/>
        </w:rPr>
        <w:fldChar w:fldCharType="separate"/>
      </w:r>
      <w:r w:rsidR="00600C1D" w:rsidRPr="00600C1D">
        <w:rPr>
          <w:rFonts w:ascii="Times New Roman" w:hAnsi="Times New Roman" w:cs="Times New Roman"/>
        </w:rPr>
        <w:t>(“S. E. Hinton”)</w:t>
      </w:r>
      <w:r w:rsidR="00600C1D">
        <w:rPr>
          <w:rFonts w:cstheme="minorHAnsi"/>
        </w:rPr>
        <w:fldChar w:fldCharType="end"/>
      </w:r>
      <w:r w:rsidR="008C00FD">
        <w:rPr>
          <w:rFonts w:cstheme="minorHAnsi"/>
        </w:rPr>
        <w:t xml:space="preserve">. </w:t>
      </w:r>
      <w:r w:rsidR="00566E71">
        <w:rPr>
          <w:rFonts w:cstheme="minorHAnsi"/>
        </w:rPr>
        <w:t>She was born in Tulsa</w:t>
      </w:r>
      <w:r w:rsidR="00600C1D">
        <w:rPr>
          <w:rFonts w:cstheme="minorHAnsi"/>
        </w:rPr>
        <w:t xml:space="preserve">, </w:t>
      </w:r>
      <w:r w:rsidR="00566E71">
        <w:rPr>
          <w:rFonts w:cstheme="minorHAnsi"/>
        </w:rPr>
        <w:t xml:space="preserve">Oklahoma on </w:t>
      </w:r>
      <w:r w:rsidR="00270B15">
        <w:rPr>
          <w:rFonts w:cstheme="minorHAnsi"/>
        </w:rPr>
        <w:t>22 July 1950. She developed a fondness for writing</w:t>
      </w:r>
      <w:r w:rsidR="00214785">
        <w:rPr>
          <w:rFonts w:cstheme="minorHAnsi"/>
        </w:rPr>
        <w:t xml:space="preserve"> and literature</w:t>
      </w:r>
      <w:r w:rsidR="00270B15">
        <w:rPr>
          <w:rFonts w:cstheme="minorHAnsi"/>
        </w:rPr>
        <w:t xml:space="preserve"> when she was very </w:t>
      </w:r>
      <w:r w:rsidR="00D874F0">
        <w:rPr>
          <w:rFonts w:cstheme="minorHAnsi"/>
        </w:rPr>
        <w:t>young. The</w:t>
      </w:r>
      <w:r w:rsidR="001C4A71">
        <w:rPr>
          <w:rFonts w:cstheme="minorHAnsi"/>
        </w:rPr>
        <w:t xml:space="preserve"> Outsiders was her first book which she published at the age of seventeen during his father</w:t>
      </w:r>
      <w:r w:rsidR="00600C1D">
        <w:rPr>
          <w:rFonts w:cstheme="minorHAnsi"/>
        </w:rPr>
        <w:t>’s</w:t>
      </w:r>
      <w:r w:rsidR="001C4A71">
        <w:rPr>
          <w:rFonts w:cstheme="minorHAnsi"/>
        </w:rPr>
        <w:t xml:space="preserve"> </w:t>
      </w:r>
      <w:r w:rsidR="00600C1D">
        <w:rPr>
          <w:rFonts w:cstheme="minorHAnsi"/>
        </w:rPr>
        <w:t>illness.</w:t>
      </w:r>
      <w:r w:rsidR="00600C1D" w:rsidRPr="00B0414F">
        <w:rPr>
          <w:rFonts w:cstheme="minorHAnsi"/>
        </w:rPr>
        <w:t xml:space="preserve"> The</w:t>
      </w:r>
      <w:r w:rsidR="00B0414F" w:rsidRPr="00B0414F">
        <w:rPr>
          <w:rFonts w:cstheme="minorHAnsi"/>
        </w:rPr>
        <w:t xml:space="preserve"> book was </w:t>
      </w:r>
      <w:r w:rsidR="00B0414F" w:rsidRPr="00B0414F">
        <w:rPr>
          <w:rFonts w:cstheme="minorHAnsi"/>
        </w:rPr>
        <w:lastRenderedPageBreak/>
        <w:t xml:space="preserve">originally considered provocative for its depiction of teenage </w:t>
      </w:r>
      <w:r w:rsidR="001C4A71" w:rsidRPr="00B0414F">
        <w:rPr>
          <w:rFonts w:cstheme="minorHAnsi"/>
        </w:rPr>
        <w:t>rebellion</w:t>
      </w:r>
      <w:r w:rsidR="00B0414F" w:rsidRPr="00B0414F">
        <w:rPr>
          <w:rFonts w:cstheme="minorHAnsi"/>
        </w:rPr>
        <w:t xml:space="preserve"> but now it is known as a masterpiece of adolescent fiction.</w:t>
      </w:r>
      <w:r w:rsidR="00754159" w:rsidRPr="00754159">
        <w:t xml:space="preserve"> </w:t>
      </w:r>
      <w:r w:rsidR="00754159" w:rsidRPr="00754159">
        <w:rPr>
          <w:rFonts w:cstheme="minorHAnsi"/>
        </w:rPr>
        <w:t>Hinton proceeded to address the subjects of gang violence and teenage evolution</w:t>
      </w:r>
      <w:r w:rsidR="00754159">
        <w:rPr>
          <w:rFonts w:cstheme="minorHAnsi"/>
        </w:rPr>
        <w:t xml:space="preserve"> by writing her second novel</w:t>
      </w:r>
      <w:r w:rsidR="00FB1EDF">
        <w:rPr>
          <w:rFonts w:cstheme="minorHAnsi"/>
        </w:rPr>
        <w:t>,</w:t>
      </w:r>
      <w:r w:rsidR="00754159">
        <w:rPr>
          <w:rFonts w:cstheme="minorHAnsi"/>
        </w:rPr>
        <w:t xml:space="preserve"> ‘That Was Then, This Is Now’</w:t>
      </w:r>
      <w:r w:rsidR="00FB1EDF">
        <w:rPr>
          <w:rFonts w:cstheme="minorHAnsi"/>
        </w:rPr>
        <w:t>,</w:t>
      </w:r>
      <w:r w:rsidR="00754159">
        <w:rPr>
          <w:rFonts w:cstheme="minorHAnsi"/>
        </w:rPr>
        <w:t xml:space="preserve"> in 1971 which received a huge appraisal. Later in the 1970s, she wrote two more novels</w:t>
      </w:r>
      <w:r w:rsidR="00FB1EDF">
        <w:rPr>
          <w:rFonts w:cstheme="minorHAnsi"/>
        </w:rPr>
        <w:t>,</w:t>
      </w:r>
      <w:r w:rsidR="00754159">
        <w:rPr>
          <w:rFonts w:cstheme="minorHAnsi"/>
        </w:rPr>
        <w:t xml:space="preserve"> ‘Rumble Fish’ and ‘Tex’ with the same themes which were also adapted into the films</w:t>
      </w:r>
      <w:r w:rsidR="009B00AA">
        <w:rPr>
          <w:rFonts w:cstheme="minorHAnsi"/>
        </w:rPr>
        <w:t xml:space="preserve">. She received </w:t>
      </w:r>
      <w:r w:rsidR="009B00AA" w:rsidRPr="009B00AA">
        <w:rPr>
          <w:rFonts w:ascii="Times New Roman" w:hAnsi="Times New Roman" w:cs="Times New Roman"/>
          <w:color w:val="000000"/>
          <w:shd w:val="clear" w:color="auto" w:fill="FFFFFF"/>
        </w:rPr>
        <w:t xml:space="preserve">the Young Adult Services Division/ </w:t>
      </w:r>
      <w:r w:rsidR="009B00AA" w:rsidRPr="009B00AA">
        <w:rPr>
          <w:rFonts w:ascii="Times New Roman" w:hAnsi="Times New Roman" w:cs="Times New Roman"/>
          <w:i/>
          <w:iCs/>
          <w:color w:val="000000"/>
        </w:rPr>
        <w:t>School Library Journal </w:t>
      </w:r>
      <w:r w:rsidR="009B00AA" w:rsidRPr="009B00AA">
        <w:rPr>
          <w:rFonts w:ascii="Times New Roman" w:hAnsi="Times New Roman" w:cs="Times New Roman"/>
          <w:color w:val="000000"/>
          <w:shd w:val="clear" w:color="auto" w:fill="FFFFFF"/>
        </w:rPr>
        <w:t>Author</w:t>
      </w:r>
      <w:r w:rsidR="009B00AA" w:rsidRPr="009B00AA">
        <w:rPr>
          <w:rFonts w:ascii="Times New Roman" w:hAnsi="Times New Roman" w:cs="Times New Roman"/>
          <w:color w:val="000000"/>
        </w:rPr>
        <w:t xml:space="preserve"> Award in the year 1988 by American Library Association</w:t>
      </w:r>
      <w:r w:rsidR="00600C1D">
        <w:rPr>
          <w:rFonts w:ascii="Times New Roman" w:hAnsi="Times New Roman" w:cs="Times New Roman"/>
          <w:color w:val="000000"/>
        </w:rPr>
        <w:fldChar w:fldCharType="begin"/>
      </w:r>
      <w:r w:rsidR="00600C1D">
        <w:rPr>
          <w:rFonts w:ascii="Times New Roman" w:hAnsi="Times New Roman" w:cs="Times New Roman"/>
          <w:color w:val="000000"/>
        </w:rPr>
        <w:instrText xml:space="preserve"> ADDIN ZOTERO_ITEM CSL_CITATION {"citationID":"nCr1f3to","properties":{"formattedCitation":"(\\uc0\\u8220{}S. E. Hinton\\uc0\\u8221{})","plainCitation":"(“S. E. Hinton”)","noteIndex":0},"citationItems":[{"id":170,"uris":["http://zotero.org/users/local/LGdpQbDd/items/3HI43WIA"],"uri":["http://zotero.org/users/local/LGdpQbDd/items/3HI43WIA"],"itemData":{"id":170,"type":"entry-encyclopedia","title":"S. E. Hinton","container-title":"Wikipedia","source":"Wikipedia","abstract":"Susan Eloise Hinton (born July 22, 1948) is an American writer best known for her young-adult novels (YA) set in Oklahoma, especially The Outsiders (1967), which she wrote during high school. Hinton is credited with introducing the YA genre.In 1988 she received the inaugural Margaret Edwards Award from the American Library Association for her cumulative contribution in writing for teens.","URL":"https://en.wikipedia.org/w/index.php?title=S._E._Hinton&amp;oldid=926780744","note":"Page Version ID: 926780744","language":"en","issued":{"date-parts":[["2019",11,18]]},"accessed":{"date-parts":[["2019",12,1]]}}}],"schema":"https://github.com/citation-style-language/schema/raw/master/csl-citation.json"} </w:instrText>
      </w:r>
      <w:r w:rsidR="00600C1D">
        <w:rPr>
          <w:rFonts w:ascii="Times New Roman" w:hAnsi="Times New Roman" w:cs="Times New Roman"/>
          <w:color w:val="000000"/>
        </w:rPr>
        <w:fldChar w:fldCharType="separate"/>
      </w:r>
      <w:r w:rsidR="00600C1D" w:rsidRPr="00600C1D">
        <w:rPr>
          <w:rFonts w:ascii="Times New Roman" w:hAnsi="Times New Roman" w:cs="Times New Roman"/>
        </w:rPr>
        <w:t>(“S. E. Hinton”)</w:t>
      </w:r>
      <w:r w:rsidR="00600C1D">
        <w:rPr>
          <w:rFonts w:ascii="Times New Roman" w:hAnsi="Times New Roman" w:cs="Times New Roman"/>
          <w:color w:val="000000"/>
        </w:rPr>
        <w:fldChar w:fldCharType="end"/>
      </w:r>
      <w:r w:rsidR="009B00AA" w:rsidRPr="009B00AA">
        <w:rPr>
          <w:rFonts w:ascii="Times New Roman" w:hAnsi="Times New Roman" w:cs="Times New Roman"/>
          <w:color w:val="000000"/>
        </w:rPr>
        <w:t>.</w:t>
      </w:r>
      <w:r w:rsidR="009B00AA" w:rsidRPr="009B00AA">
        <w:rPr>
          <w:rFonts w:ascii="Times New Roman" w:hAnsi="Times New Roman" w:cs="Times New Roman"/>
        </w:rPr>
        <w:t xml:space="preserve"> </w:t>
      </w:r>
      <w:r w:rsidR="00E12CD9">
        <w:rPr>
          <w:rFonts w:ascii="Times New Roman" w:hAnsi="Times New Roman" w:cs="Times New Roman"/>
        </w:rPr>
        <w:t>She now lives happily with her husband and Son in North Carolina</w:t>
      </w:r>
      <w:r w:rsidR="00D874F0">
        <w:rPr>
          <w:rFonts w:ascii="Times New Roman" w:hAnsi="Times New Roman" w:cs="Times New Roman"/>
        </w:rPr>
        <w:t>.</w:t>
      </w:r>
    </w:p>
    <w:p w14:paraId="3B35C18E" w14:textId="03919B11" w:rsidR="00D874F0" w:rsidRPr="009B00AA" w:rsidRDefault="00EB0EF0" w:rsidP="0024113C">
      <w:pPr>
        <w:rPr>
          <w:rFonts w:ascii="Times New Roman" w:hAnsi="Times New Roman" w:cs="Times New Roman"/>
        </w:rPr>
      </w:pPr>
      <w:r>
        <w:rPr>
          <w:rFonts w:ascii="Times New Roman" w:hAnsi="Times New Roman" w:cs="Times New Roman"/>
        </w:rPr>
        <w:t>The main c</w:t>
      </w:r>
      <w:r w:rsidR="00F24AE4">
        <w:rPr>
          <w:rFonts w:ascii="Times New Roman" w:hAnsi="Times New Roman" w:cs="Times New Roman"/>
        </w:rPr>
        <w:t>haracters of the</w:t>
      </w:r>
      <w:r>
        <w:rPr>
          <w:rFonts w:ascii="Times New Roman" w:hAnsi="Times New Roman" w:cs="Times New Roman"/>
        </w:rPr>
        <w:t xml:space="preserve"> book are mainly Pony Curtis who is a novel</w:t>
      </w:r>
      <w:r w:rsidR="005A26CE">
        <w:rPr>
          <w:rFonts w:ascii="Times New Roman" w:hAnsi="Times New Roman" w:cs="Times New Roman"/>
        </w:rPr>
        <w:t>’s</w:t>
      </w:r>
      <w:r>
        <w:rPr>
          <w:rFonts w:ascii="Times New Roman" w:hAnsi="Times New Roman" w:cs="Times New Roman"/>
        </w:rPr>
        <w:t xml:space="preserve"> narrator, Darry and Saddopop who are the brothers of Pony Curtis, Dallas and Johnny who are the members of the Greasers gang</w:t>
      </w:r>
      <w:r w:rsidR="0055709C">
        <w:rPr>
          <w:rFonts w:ascii="Times New Roman" w:hAnsi="Times New Roman" w:cs="Times New Roman"/>
        </w:rPr>
        <w:t xml:space="preserve"> along with pony, Cherry and Marcia who are the socs, and Bob who is</w:t>
      </w:r>
      <w:r w:rsidR="00FB1EDF">
        <w:rPr>
          <w:rFonts w:ascii="Times New Roman" w:hAnsi="Times New Roman" w:cs="Times New Roman"/>
        </w:rPr>
        <w:t xml:space="preserve"> the</w:t>
      </w:r>
      <w:r w:rsidR="0055709C">
        <w:rPr>
          <w:rFonts w:ascii="Times New Roman" w:hAnsi="Times New Roman" w:cs="Times New Roman"/>
        </w:rPr>
        <w:t xml:space="preserve"> boyfriend of Cherry</w:t>
      </w:r>
      <w:r w:rsidR="005A26CE">
        <w:rPr>
          <w:rFonts w:ascii="Times New Roman" w:hAnsi="Times New Roman" w:cs="Times New Roman"/>
        </w:rPr>
        <w:t xml:space="preserve"> </w:t>
      </w:r>
      <w:r w:rsidR="005A26CE">
        <w:rPr>
          <w:rFonts w:ascii="Times New Roman" w:hAnsi="Times New Roman" w:cs="Times New Roman"/>
        </w:rPr>
        <w:fldChar w:fldCharType="begin"/>
      </w:r>
      <w:r w:rsidR="005A26CE">
        <w:rPr>
          <w:rFonts w:ascii="Times New Roman" w:hAnsi="Times New Roman" w:cs="Times New Roman"/>
        </w:rPr>
        <w:instrText xml:space="preserve"> ADDIN ZOTERO_ITEM CSL_CITATION {"citationID":"K10JUWz5","properties":{"formattedCitation":"(Hinton and Sergel)","plainCitation":"(Hinton and Sergel)","noteIndex":0},"citationItems":[{"id":168,"uris":["http://zotero.org/users/local/LGdpQbDd/items/3E3KPGB2"],"uri":["http://zotero.org/users/local/LGdpQbDd/items/3E3KPGB2"],"itemData":{"id":168,"type":"book","title":"The Outsiders","publisher":"Dramatic Publishing","number-of-pages":"92","source":"Google Books","abstract":"The Socs's idea of having a good time is beating up greasers like Ponyboy.Ponyboy knows what to expect and knows he can count on his brothers and friends - until the night someone takes things too far.A ground-breaking, timeless story from a brilliant writer.","ISBN":"978-0-87129-277-3","note":"Google-Books-ID: dmoKqgZFt1cC","language":"en","author":[{"family":"Hinton","given":"S. E."},{"family":"Sergel","given":"Christopher"}],"issued":{"date-parts":[["1990",4]]}}}],"schema":"https://github.com/citation-style-language/schema/raw/master/csl-citation.json"} </w:instrText>
      </w:r>
      <w:r w:rsidR="005A26CE">
        <w:rPr>
          <w:rFonts w:ascii="Times New Roman" w:hAnsi="Times New Roman" w:cs="Times New Roman"/>
        </w:rPr>
        <w:fldChar w:fldCharType="separate"/>
      </w:r>
      <w:r w:rsidR="005A26CE" w:rsidRPr="005A26CE">
        <w:rPr>
          <w:rFonts w:ascii="Times New Roman" w:hAnsi="Times New Roman" w:cs="Times New Roman"/>
        </w:rPr>
        <w:t>(Hinton and Sergel)</w:t>
      </w:r>
      <w:r w:rsidR="005A26CE">
        <w:rPr>
          <w:rFonts w:ascii="Times New Roman" w:hAnsi="Times New Roman" w:cs="Times New Roman"/>
        </w:rPr>
        <w:fldChar w:fldCharType="end"/>
      </w:r>
      <w:r w:rsidR="0055709C">
        <w:rPr>
          <w:rFonts w:ascii="Times New Roman" w:hAnsi="Times New Roman" w:cs="Times New Roman"/>
        </w:rPr>
        <w:t xml:space="preserve">. </w:t>
      </w:r>
      <w:r w:rsidR="00624B11">
        <w:rPr>
          <w:rFonts w:ascii="Times New Roman" w:hAnsi="Times New Roman" w:cs="Times New Roman"/>
        </w:rPr>
        <w:t>All</w:t>
      </w:r>
      <w:r w:rsidR="00EA1DEB">
        <w:rPr>
          <w:rFonts w:ascii="Times New Roman" w:hAnsi="Times New Roman" w:cs="Times New Roman"/>
        </w:rPr>
        <w:t xml:space="preserve"> </w:t>
      </w:r>
      <w:r w:rsidR="00624B11">
        <w:rPr>
          <w:rFonts w:ascii="Times New Roman" w:hAnsi="Times New Roman" w:cs="Times New Roman"/>
        </w:rPr>
        <w:t>these</w:t>
      </w:r>
      <w:r w:rsidR="00EA1DEB">
        <w:rPr>
          <w:rFonts w:ascii="Times New Roman" w:hAnsi="Times New Roman" w:cs="Times New Roman"/>
        </w:rPr>
        <w:t xml:space="preserve"> characters have </w:t>
      </w:r>
      <w:r w:rsidR="00624B11">
        <w:rPr>
          <w:rFonts w:ascii="Times New Roman" w:hAnsi="Times New Roman" w:cs="Times New Roman"/>
        </w:rPr>
        <w:t xml:space="preserve">an </w:t>
      </w:r>
      <w:r w:rsidR="00EA1DEB">
        <w:rPr>
          <w:rFonts w:ascii="Times New Roman" w:hAnsi="Times New Roman" w:cs="Times New Roman"/>
        </w:rPr>
        <w:t>active role to play which serves as an element of dramatization which keeps the readers interested until the end.</w:t>
      </w:r>
      <w:r w:rsidR="00624B11">
        <w:rPr>
          <w:rFonts w:ascii="Times New Roman" w:hAnsi="Times New Roman" w:cs="Times New Roman"/>
        </w:rPr>
        <w:t xml:space="preserve"> At the end of the story, when pony's English teacher tells her to write an essay for extra credit, he decides to write his story. It was a point where I connected to the story the most because that moment served as a moment of self-realization f</w:t>
      </w:r>
      <w:r w:rsidR="00F24AE4">
        <w:rPr>
          <w:rFonts w:ascii="Times New Roman" w:hAnsi="Times New Roman" w:cs="Times New Roman"/>
        </w:rPr>
        <w:t>or P</w:t>
      </w:r>
      <w:r w:rsidR="00624B11">
        <w:rPr>
          <w:rFonts w:ascii="Times New Roman" w:hAnsi="Times New Roman" w:cs="Times New Roman"/>
        </w:rPr>
        <w:t>ony</w:t>
      </w:r>
      <w:r w:rsidR="00F24AE4">
        <w:rPr>
          <w:rFonts w:ascii="Times New Roman" w:hAnsi="Times New Roman" w:cs="Times New Roman"/>
        </w:rPr>
        <w:t xml:space="preserve"> Curtis</w:t>
      </w:r>
      <w:r w:rsidR="00624B11">
        <w:rPr>
          <w:rFonts w:ascii="Times New Roman" w:hAnsi="Times New Roman" w:cs="Times New Roman"/>
        </w:rPr>
        <w:t>. He thinks that regardless of the struggles he went through, he s</w:t>
      </w:r>
      <w:bookmarkStart w:id="0" w:name="_GoBack"/>
      <w:bookmarkEnd w:id="0"/>
      <w:r w:rsidR="00624B11">
        <w:rPr>
          <w:rFonts w:ascii="Times New Roman" w:hAnsi="Times New Roman" w:cs="Times New Roman"/>
        </w:rPr>
        <w:t>hould be glad that his friends and family were by his side. He decides to feel contented with everything he ha</w:t>
      </w:r>
      <w:r w:rsidR="005A26CE">
        <w:rPr>
          <w:rFonts w:ascii="Times New Roman" w:hAnsi="Times New Roman" w:cs="Times New Roman"/>
        </w:rPr>
        <w:t>s</w:t>
      </w:r>
      <w:r w:rsidR="005A26CE">
        <w:rPr>
          <w:rFonts w:ascii="Times New Roman" w:hAnsi="Times New Roman" w:cs="Times New Roman"/>
        </w:rPr>
        <w:fldChar w:fldCharType="begin"/>
      </w:r>
      <w:r w:rsidR="005A26CE">
        <w:rPr>
          <w:rFonts w:ascii="Times New Roman" w:hAnsi="Times New Roman" w:cs="Times New Roman"/>
        </w:rPr>
        <w:instrText xml:space="preserve"> ADDIN ZOTERO_ITEM CSL_CITATION {"citationID":"2WEXP6Bb","properties":{"formattedCitation":"(Hinton and Sergel)","plainCitation":"(Hinton and Sergel)","noteIndex":0},"citationItems":[{"id":168,"uris":["http://zotero.org/users/local/LGdpQbDd/items/3E3KPGB2"],"uri":["http://zotero.org/users/local/LGdpQbDd/items/3E3KPGB2"],"itemData":{"id":168,"type":"book","title":"The Outsiders","publisher":"Dramatic Publishing","number-of-pages":"92","source":"Google Books","abstract":"The Socs's idea of having a good time is beating up greasers like Ponyboy.Ponyboy knows what to expect and knows he can count on his brothers and friends - until the night someone takes things too far.A ground-breaking, timeless story from a brilliant writer.","ISBN":"978-0-87129-277-3","note":"Google-Books-ID: dmoKqgZFt1cC","language":"en","author":[{"family":"Hinton","given":"S. E."},{"family":"Sergel","given":"Christopher"}],"issued":{"date-parts":[["1990",4]]}}}],"schema":"https://github.com/citation-style-language/schema/raw/master/csl-citation.json"} </w:instrText>
      </w:r>
      <w:r w:rsidR="005A26CE">
        <w:rPr>
          <w:rFonts w:ascii="Times New Roman" w:hAnsi="Times New Roman" w:cs="Times New Roman"/>
        </w:rPr>
        <w:fldChar w:fldCharType="separate"/>
      </w:r>
      <w:r w:rsidR="005A26CE" w:rsidRPr="005A26CE">
        <w:rPr>
          <w:rFonts w:ascii="Times New Roman" w:hAnsi="Times New Roman" w:cs="Times New Roman"/>
        </w:rPr>
        <w:t>(Hinton and Sergel)</w:t>
      </w:r>
      <w:r w:rsidR="005A26CE">
        <w:rPr>
          <w:rFonts w:ascii="Times New Roman" w:hAnsi="Times New Roman" w:cs="Times New Roman"/>
        </w:rPr>
        <w:fldChar w:fldCharType="end"/>
      </w:r>
      <w:r w:rsidR="00A5712E">
        <w:rPr>
          <w:rFonts w:ascii="Times New Roman" w:hAnsi="Times New Roman" w:cs="Times New Roman"/>
        </w:rPr>
        <w:t xml:space="preserve">. I would certainly recommend this story to a friend or family member because it contains all the essential knacks of a good story </w:t>
      </w:r>
      <w:r w:rsidR="005A26CE">
        <w:rPr>
          <w:rFonts w:ascii="Times New Roman" w:hAnsi="Times New Roman" w:cs="Times New Roman"/>
        </w:rPr>
        <w:t>with aspects relating to the bitter realities of</w:t>
      </w:r>
      <w:r w:rsidR="00F73C54">
        <w:rPr>
          <w:rFonts w:ascii="Times New Roman" w:hAnsi="Times New Roman" w:cs="Times New Roman"/>
        </w:rPr>
        <w:t xml:space="preserve"> </w:t>
      </w:r>
      <w:r w:rsidR="005A26CE">
        <w:rPr>
          <w:rFonts w:ascii="Times New Roman" w:hAnsi="Times New Roman" w:cs="Times New Roman"/>
        </w:rPr>
        <w:t xml:space="preserve">society. </w:t>
      </w:r>
    </w:p>
    <w:p w14:paraId="184F2540" w14:textId="77777777" w:rsidR="00191273" w:rsidRDefault="00191273" w:rsidP="0096448B">
      <w:pPr>
        <w:suppressAutoHyphens w:val="0"/>
        <w:ind w:firstLine="0"/>
        <w:rPr>
          <w:rFonts w:cstheme="minorHAnsi"/>
        </w:rPr>
      </w:pPr>
    </w:p>
    <w:sectPr w:rsidR="00191273">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6C5970" w14:textId="77777777" w:rsidR="00125DA3" w:rsidRDefault="00125DA3">
      <w:pPr>
        <w:spacing w:line="240" w:lineRule="auto"/>
      </w:pPr>
      <w:r>
        <w:separator/>
      </w:r>
    </w:p>
  </w:endnote>
  <w:endnote w:type="continuationSeparator" w:id="0">
    <w:p w14:paraId="55338DAA" w14:textId="77777777" w:rsidR="00125DA3" w:rsidRDefault="00125D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6FC352" w14:textId="77777777" w:rsidR="00125DA3" w:rsidRDefault="00125DA3">
      <w:pPr>
        <w:spacing w:line="240" w:lineRule="auto"/>
      </w:pPr>
      <w:r>
        <w:separator/>
      </w:r>
    </w:p>
  </w:footnote>
  <w:footnote w:type="continuationSeparator" w:id="0">
    <w:p w14:paraId="1C57AB68" w14:textId="77777777" w:rsidR="00125DA3" w:rsidRDefault="00125DA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320143" w14:textId="77777777" w:rsidR="00E614DD" w:rsidRDefault="00125DA3">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F24AE4">
      <w:rPr>
        <w:noProof/>
      </w:rPr>
      <w:t>2</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8CFB46" w14:textId="77777777" w:rsidR="00E614DD" w:rsidRDefault="00125DA3">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F24AE4">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0749217C"/>
    <w:multiLevelType w:val="hybridMultilevel"/>
    <w:tmpl w:val="8C24AB9A"/>
    <w:lvl w:ilvl="0" w:tplc="D0A25E6A">
      <w:start w:val="1"/>
      <w:numFmt w:val="bullet"/>
      <w:lvlText w:val="o"/>
      <w:lvlJc w:val="left"/>
      <w:pPr>
        <w:ind w:left="720" w:hanging="360"/>
      </w:pPr>
      <w:rPr>
        <w:rFonts w:ascii="Courier New" w:hAnsi="Courier New" w:cs="Courier New" w:hint="default"/>
      </w:rPr>
    </w:lvl>
    <w:lvl w:ilvl="1" w:tplc="74625294" w:tentative="1">
      <w:start w:val="1"/>
      <w:numFmt w:val="bullet"/>
      <w:lvlText w:val="o"/>
      <w:lvlJc w:val="left"/>
      <w:pPr>
        <w:ind w:left="1440" w:hanging="360"/>
      </w:pPr>
      <w:rPr>
        <w:rFonts w:ascii="Courier New" w:hAnsi="Courier New" w:cs="Courier New" w:hint="default"/>
      </w:rPr>
    </w:lvl>
    <w:lvl w:ilvl="2" w:tplc="8028FBC4" w:tentative="1">
      <w:start w:val="1"/>
      <w:numFmt w:val="bullet"/>
      <w:lvlText w:val=""/>
      <w:lvlJc w:val="left"/>
      <w:pPr>
        <w:ind w:left="2160" w:hanging="360"/>
      </w:pPr>
      <w:rPr>
        <w:rFonts w:ascii="Wingdings" w:hAnsi="Wingdings" w:hint="default"/>
      </w:rPr>
    </w:lvl>
    <w:lvl w:ilvl="3" w:tplc="5C1E6E82" w:tentative="1">
      <w:start w:val="1"/>
      <w:numFmt w:val="bullet"/>
      <w:lvlText w:val=""/>
      <w:lvlJc w:val="left"/>
      <w:pPr>
        <w:ind w:left="2880" w:hanging="360"/>
      </w:pPr>
      <w:rPr>
        <w:rFonts w:ascii="Symbol" w:hAnsi="Symbol" w:hint="default"/>
      </w:rPr>
    </w:lvl>
    <w:lvl w:ilvl="4" w:tplc="F07ED720" w:tentative="1">
      <w:start w:val="1"/>
      <w:numFmt w:val="bullet"/>
      <w:lvlText w:val="o"/>
      <w:lvlJc w:val="left"/>
      <w:pPr>
        <w:ind w:left="3600" w:hanging="360"/>
      </w:pPr>
      <w:rPr>
        <w:rFonts w:ascii="Courier New" w:hAnsi="Courier New" w:cs="Courier New" w:hint="default"/>
      </w:rPr>
    </w:lvl>
    <w:lvl w:ilvl="5" w:tplc="951AA0AA" w:tentative="1">
      <w:start w:val="1"/>
      <w:numFmt w:val="bullet"/>
      <w:lvlText w:val=""/>
      <w:lvlJc w:val="left"/>
      <w:pPr>
        <w:ind w:left="4320" w:hanging="360"/>
      </w:pPr>
      <w:rPr>
        <w:rFonts w:ascii="Wingdings" w:hAnsi="Wingdings" w:hint="default"/>
      </w:rPr>
    </w:lvl>
    <w:lvl w:ilvl="6" w:tplc="1AAA4C0E" w:tentative="1">
      <w:start w:val="1"/>
      <w:numFmt w:val="bullet"/>
      <w:lvlText w:val=""/>
      <w:lvlJc w:val="left"/>
      <w:pPr>
        <w:ind w:left="5040" w:hanging="360"/>
      </w:pPr>
      <w:rPr>
        <w:rFonts w:ascii="Symbol" w:hAnsi="Symbol" w:hint="default"/>
      </w:rPr>
    </w:lvl>
    <w:lvl w:ilvl="7" w:tplc="4224BFD6" w:tentative="1">
      <w:start w:val="1"/>
      <w:numFmt w:val="bullet"/>
      <w:lvlText w:val="o"/>
      <w:lvlJc w:val="left"/>
      <w:pPr>
        <w:ind w:left="5760" w:hanging="360"/>
      </w:pPr>
      <w:rPr>
        <w:rFonts w:ascii="Courier New" w:hAnsi="Courier New" w:cs="Courier New" w:hint="default"/>
      </w:rPr>
    </w:lvl>
    <w:lvl w:ilvl="8" w:tplc="F3BE7F54" w:tentative="1">
      <w:start w:val="1"/>
      <w:numFmt w:val="bullet"/>
      <w:lvlText w:val=""/>
      <w:lvlJc w:val="left"/>
      <w:pPr>
        <w:ind w:left="6480" w:hanging="360"/>
      </w:pPr>
      <w:rPr>
        <w:rFonts w:ascii="Wingdings" w:hAnsi="Wingdings" w:hint="default"/>
      </w:rPr>
    </w:lvl>
  </w:abstractNum>
  <w:abstractNum w:abstractNumId="12">
    <w:nsid w:val="0EBF62C2"/>
    <w:multiLevelType w:val="hybridMultilevel"/>
    <w:tmpl w:val="F42AB8AA"/>
    <w:lvl w:ilvl="0" w:tplc="B9A223A2">
      <w:start w:val="1"/>
      <w:numFmt w:val="bullet"/>
      <w:lvlText w:val="o"/>
      <w:lvlJc w:val="left"/>
      <w:pPr>
        <w:ind w:left="360" w:hanging="360"/>
      </w:pPr>
      <w:rPr>
        <w:rFonts w:ascii="Courier New" w:hAnsi="Courier New" w:cs="Courier New" w:hint="default"/>
      </w:rPr>
    </w:lvl>
    <w:lvl w:ilvl="1" w:tplc="4BD8F95A" w:tentative="1">
      <w:start w:val="1"/>
      <w:numFmt w:val="bullet"/>
      <w:lvlText w:val="o"/>
      <w:lvlJc w:val="left"/>
      <w:pPr>
        <w:ind w:left="1080" w:hanging="360"/>
      </w:pPr>
      <w:rPr>
        <w:rFonts w:ascii="Courier New" w:hAnsi="Courier New" w:cs="Courier New" w:hint="default"/>
      </w:rPr>
    </w:lvl>
    <w:lvl w:ilvl="2" w:tplc="817E32C4" w:tentative="1">
      <w:start w:val="1"/>
      <w:numFmt w:val="bullet"/>
      <w:lvlText w:val=""/>
      <w:lvlJc w:val="left"/>
      <w:pPr>
        <w:ind w:left="1800" w:hanging="360"/>
      </w:pPr>
      <w:rPr>
        <w:rFonts w:ascii="Wingdings" w:hAnsi="Wingdings" w:hint="default"/>
      </w:rPr>
    </w:lvl>
    <w:lvl w:ilvl="3" w:tplc="D7BE3B86" w:tentative="1">
      <w:start w:val="1"/>
      <w:numFmt w:val="bullet"/>
      <w:lvlText w:val=""/>
      <w:lvlJc w:val="left"/>
      <w:pPr>
        <w:ind w:left="2520" w:hanging="360"/>
      </w:pPr>
      <w:rPr>
        <w:rFonts w:ascii="Symbol" w:hAnsi="Symbol" w:hint="default"/>
      </w:rPr>
    </w:lvl>
    <w:lvl w:ilvl="4" w:tplc="E1F054C0" w:tentative="1">
      <w:start w:val="1"/>
      <w:numFmt w:val="bullet"/>
      <w:lvlText w:val="o"/>
      <w:lvlJc w:val="left"/>
      <w:pPr>
        <w:ind w:left="3240" w:hanging="360"/>
      </w:pPr>
      <w:rPr>
        <w:rFonts w:ascii="Courier New" w:hAnsi="Courier New" w:cs="Courier New" w:hint="default"/>
      </w:rPr>
    </w:lvl>
    <w:lvl w:ilvl="5" w:tplc="AE08F06C" w:tentative="1">
      <w:start w:val="1"/>
      <w:numFmt w:val="bullet"/>
      <w:lvlText w:val=""/>
      <w:lvlJc w:val="left"/>
      <w:pPr>
        <w:ind w:left="3960" w:hanging="360"/>
      </w:pPr>
      <w:rPr>
        <w:rFonts w:ascii="Wingdings" w:hAnsi="Wingdings" w:hint="default"/>
      </w:rPr>
    </w:lvl>
    <w:lvl w:ilvl="6" w:tplc="28DCF514" w:tentative="1">
      <w:start w:val="1"/>
      <w:numFmt w:val="bullet"/>
      <w:lvlText w:val=""/>
      <w:lvlJc w:val="left"/>
      <w:pPr>
        <w:ind w:left="4680" w:hanging="360"/>
      </w:pPr>
      <w:rPr>
        <w:rFonts w:ascii="Symbol" w:hAnsi="Symbol" w:hint="default"/>
      </w:rPr>
    </w:lvl>
    <w:lvl w:ilvl="7" w:tplc="A7865A36" w:tentative="1">
      <w:start w:val="1"/>
      <w:numFmt w:val="bullet"/>
      <w:lvlText w:val="o"/>
      <w:lvlJc w:val="left"/>
      <w:pPr>
        <w:ind w:left="5400" w:hanging="360"/>
      </w:pPr>
      <w:rPr>
        <w:rFonts w:ascii="Courier New" w:hAnsi="Courier New" w:cs="Courier New" w:hint="default"/>
      </w:rPr>
    </w:lvl>
    <w:lvl w:ilvl="8" w:tplc="1F5C7A9E" w:tentative="1">
      <w:start w:val="1"/>
      <w:numFmt w:val="bullet"/>
      <w:lvlText w:val=""/>
      <w:lvlJc w:val="left"/>
      <w:pPr>
        <w:ind w:left="6120" w:hanging="360"/>
      </w:pPr>
      <w:rPr>
        <w:rFonts w:ascii="Wingdings" w:hAnsi="Wingdings" w:hint="default"/>
      </w:rPr>
    </w:lvl>
  </w:abstractNum>
  <w:abstractNum w:abstractNumId="13">
    <w:nsid w:val="137B7A93"/>
    <w:multiLevelType w:val="multilevel"/>
    <w:tmpl w:val="3A4CB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14E95BD8"/>
    <w:multiLevelType w:val="hybridMultilevel"/>
    <w:tmpl w:val="6BC4D218"/>
    <w:lvl w:ilvl="0" w:tplc="AFB4FA06">
      <w:start w:val="1"/>
      <w:numFmt w:val="bullet"/>
      <w:lvlText w:val=""/>
      <w:lvlJc w:val="left"/>
      <w:pPr>
        <w:ind w:left="720" w:hanging="360"/>
      </w:pPr>
      <w:rPr>
        <w:rFonts w:ascii="Symbol" w:hAnsi="Symbol" w:hint="default"/>
      </w:rPr>
    </w:lvl>
    <w:lvl w:ilvl="1" w:tplc="435462E6" w:tentative="1">
      <w:start w:val="1"/>
      <w:numFmt w:val="bullet"/>
      <w:lvlText w:val="o"/>
      <w:lvlJc w:val="left"/>
      <w:pPr>
        <w:ind w:left="1440" w:hanging="360"/>
      </w:pPr>
      <w:rPr>
        <w:rFonts w:ascii="Courier New" w:hAnsi="Courier New" w:cs="Courier New" w:hint="default"/>
      </w:rPr>
    </w:lvl>
    <w:lvl w:ilvl="2" w:tplc="9E548714" w:tentative="1">
      <w:start w:val="1"/>
      <w:numFmt w:val="bullet"/>
      <w:lvlText w:val=""/>
      <w:lvlJc w:val="left"/>
      <w:pPr>
        <w:ind w:left="2160" w:hanging="360"/>
      </w:pPr>
      <w:rPr>
        <w:rFonts w:ascii="Wingdings" w:hAnsi="Wingdings" w:hint="default"/>
      </w:rPr>
    </w:lvl>
    <w:lvl w:ilvl="3" w:tplc="9844D0AC" w:tentative="1">
      <w:start w:val="1"/>
      <w:numFmt w:val="bullet"/>
      <w:lvlText w:val=""/>
      <w:lvlJc w:val="left"/>
      <w:pPr>
        <w:ind w:left="2880" w:hanging="360"/>
      </w:pPr>
      <w:rPr>
        <w:rFonts w:ascii="Symbol" w:hAnsi="Symbol" w:hint="default"/>
      </w:rPr>
    </w:lvl>
    <w:lvl w:ilvl="4" w:tplc="0E726E0E" w:tentative="1">
      <w:start w:val="1"/>
      <w:numFmt w:val="bullet"/>
      <w:lvlText w:val="o"/>
      <w:lvlJc w:val="left"/>
      <w:pPr>
        <w:ind w:left="3600" w:hanging="360"/>
      </w:pPr>
      <w:rPr>
        <w:rFonts w:ascii="Courier New" w:hAnsi="Courier New" w:cs="Courier New" w:hint="default"/>
      </w:rPr>
    </w:lvl>
    <w:lvl w:ilvl="5" w:tplc="8EF4A7FE" w:tentative="1">
      <w:start w:val="1"/>
      <w:numFmt w:val="bullet"/>
      <w:lvlText w:val=""/>
      <w:lvlJc w:val="left"/>
      <w:pPr>
        <w:ind w:left="4320" w:hanging="360"/>
      </w:pPr>
      <w:rPr>
        <w:rFonts w:ascii="Wingdings" w:hAnsi="Wingdings" w:hint="default"/>
      </w:rPr>
    </w:lvl>
    <w:lvl w:ilvl="6" w:tplc="3A0A2320" w:tentative="1">
      <w:start w:val="1"/>
      <w:numFmt w:val="bullet"/>
      <w:lvlText w:val=""/>
      <w:lvlJc w:val="left"/>
      <w:pPr>
        <w:ind w:left="5040" w:hanging="360"/>
      </w:pPr>
      <w:rPr>
        <w:rFonts w:ascii="Symbol" w:hAnsi="Symbol" w:hint="default"/>
      </w:rPr>
    </w:lvl>
    <w:lvl w:ilvl="7" w:tplc="EE62CBE6" w:tentative="1">
      <w:start w:val="1"/>
      <w:numFmt w:val="bullet"/>
      <w:lvlText w:val="o"/>
      <w:lvlJc w:val="left"/>
      <w:pPr>
        <w:ind w:left="5760" w:hanging="360"/>
      </w:pPr>
      <w:rPr>
        <w:rFonts w:ascii="Courier New" w:hAnsi="Courier New" w:cs="Courier New" w:hint="default"/>
      </w:rPr>
    </w:lvl>
    <w:lvl w:ilvl="8" w:tplc="D2886BCC" w:tentative="1">
      <w:start w:val="1"/>
      <w:numFmt w:val="bullet"/>
      <w:lvlText w:val=""/>
      <w:lvlJc w:val="left"/>
      <w:pPr>
        <w:ind w:left="6480" w:hanging="360"/>
      </w:pPr>
      <w:rPr>
        <w:rFonts w:ascii="Wingdings" w:hAnsi="Wingdings" w:hint="default"/>
      </w:rPr>
    </w:lvl>
  </w:abstractNum>
  <w:abstractNum w:abstractNumId="15">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229E3C4C"/>
    <w:multiLevelType w:val="hybridMultilevel"/>
    <w:tmpl w:val="6256DC96"/>
    <w:lvl w:ilvl="0" w:tplc="76528B88">
      <w:start w:val="1"/>
      <w:numFmt w:val="lowerLetter"/>
      <w:pStyle w:val="TableNote"/>
      <w:suff w:val="space"/>
      <w:lvlText w:val="%1."/>
      <w:lvlJc w:val="left"/>
      <w:pPr>
        <w:ind w:left="0" w:firstLine="720"/>
      </w:pPr>
      <w:rPr>
        <w:rFonts w:hint="default"/>
      </w:rPr>
    </w:lvl>
    <w:lvl w:ilvl="1" w:tplc="6722EC0A" w:tentative="1">
      <w:start w:val="1"/>
      <w:numFmt w:val="lowerLetter"/>
      <w:lvlText w:val="%2."/>
      <w:lvlJc w:val="left"/>
      <w:pPr>
        <w:ind w:left="2160" w:hanging="360"/>
      </w:pPr>
    </w:lvl>
    <w:lvl w:ilvl="2" w:tplc="E13663BC" w:tentative="1">
      <w:start w:val="1"/>
      <w:numFmt w:val="lowerRoman"/>
      <w:lvlText w:val="%3."/>
      <w:lvlJc w:val="right"/>
      <w:pPr>
        <w:ind w:left="2880" w:hanging="180"/>
      </w:pPr>
    </w:lvl>
    <w:lvl w:ilvl="3" w:tplc="C386A6E4" w:tentative="1">
      <w:start w:val="1"/>
      <w:numFmt w:val="decimal"/>
      <w:lvlText w:val="%4."/>
      <w:lvlJc w:val="left"/>
      <w:pPr>
        <w:ind w:left="3600" w:hanging="360"/>
      </w:pPr>
    </w:lvl>
    <w:lvl w:ilvl="4" w:tplc="E47AC768" w:tentative="1">
      <w:start w:val="1"/>
      <w:numFmt w:val="lowerLetter"/>
      <w:lvlText w:val="%5."/>
      <w:lvlJc w:val="left"/>
      <w:pPr>
        <w:ind w:left="4320" w:hanging="360"/>
      </w:pPr>
    </w:lvl>
    <w:lvl w:ilvl="5" w:tplc="9DD8E274" w:tentative="1">
      <w:start w:val="1"/>
      <w:numFmt w:val="lowerRoman"/>
      <w:lvlText w:val="%6."/>
      <w:lvlJc w:val="right"/>
      <w:pPr>
        <w:ind w:left="5040" w:hanging="180"/>
      </w:pPr>
    </w:lvl>
    <w:lvl w:ilvl="6" w:tplc="FE803E04" w:tentative="1">
      <w:start w:val="1"/>
      <w:numFmt w:val="decimal"/>
      <w:lvlText w:val="%7."/>
      <w:lvlJc w:val="left"/>
      <w:pPr>
        <w:ind w:left="5760" w:hanging="360"/>
      </w:pPr>
    </w:lvl>
    <w:lvl w:ilvl="7" w:tplc="AA728BEC" w:tentative="1">
      <w:start w:val="1"/>
      <w:numFmt w:val="lowerLetter"/>
      <w:lvlText w:val="%8."/>
      <w:lvlJc w:val="left"/>
      <w:pPr>
        <w:ind w:left="6480" w:hanging="360"/>
      </w:pPr>
    </w:lvl>
    <w:lvl w:ilvl="8" w:tplc="7AB844E2" w:tentative="1">
      <w:start w:val="1"/>
      <w:numFmt w:val="lowerRoman"/>
      <w:lvlText w:val="%9."/>
      <w:lvlJc w:val="right"/>
      <w:pPr>
        <w:ind w:left="7200" w:hanging="180"/>
      </w:pPr>
    </w:lvl>
  </w:abstractNum>
  <w:abstractNum w:abstractNumId="17">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3EC71A9B"/>
    <w:multiLevelType w:val="hybridMultilevel"/>
    <w:tmpl w:val="44668F96"/>
    <w:lvl w:ilvl="0" w:tplc="7506DE86">
      <w:start w:val="1"/>
      <w:numFmt w:val="bullet"/>
      <w:lvlText w:val=""/>
      <w:lvlJc w:val="left"/>
      <w:pPr>
        <w:ind w:left="720" w:hanging="360"/>
      </w:pPr>
      <w:rPr>
        <w:rFonts w:ascii="Symbol" w:hAnsi="Symbol" w:hint="default"/>
      </w:rPr>
    </w:lvl>
    <w:lvl w:ilvl="1" w:tplc="5E520BAA">
      <w:start w:val="1"/>
      <w:numFmt w:val="bullet"/>
      <w:lvlText w:val="o"/>
      <w:lvlJc w:val="left"/>
      <w:pPr>
        <w:ind w:left="1440" w:hanging="360"/>
      </w:pPr>
      <w:rPr>
        <w:rFonts w:ascii="Courier New" w:hAnsi="Courier New" w:cs="Courier New" w:hint="default"/>
      </w:rPr>
    </w:lvl>
    <w:lvl w:ilvl="2" w:tplc="E9D2B2EE" w:tentative="1">
      <w:start w:val="1"/>
      <w:numFmt w:val="bullet"/>
      <w:lvlText w:val=""/>
      <w:lvlJc w:val="left"/>
      <w:pPr>
        <w:ind w:left="2160" w:hanging="360"/>
      </w:pPr>
      <w:rPr>
        <w:rFonts w:ascii="Wingdings" w:hAnsi="Wingdings" w:hint="default"/>
      </w:rPr>
    </w:lvl>
    <w:lvl w:ilvl="3" w:tplc="FDC86A30" w:tentative="1">
      <w:start w:val="1"/>
      <w:numFmt w:val="bullet"/>
      <w:lvlText w:val=""/>
      <w:lvlJc w:val="left"/>
      <w:pPr>
        <w:ind w:left="2880" w:hanging="360"/>
      </w:pPr>
      <w:rPr>
        <w:rFonts w:ascii="Symbol" w:hAnsi="Symbol" w:hint="default"/>
      </w:rPr>
    </w:lvl>
    <w:lvl w:ilvl="4" w:tplc="122C5F8A" w:tentative="1">
      <w:start w:val="1"/>
      <w:numFmt w:val="bullet"/>
      <w:lvlText w:val="o"/>
      <w:lvlJc w:val="left"/>
      <w:pPr>
        <w:ind w:left="3600" w:hanging="360"/>
      </w:pPr>
      <w:rPr>
        <w:rFonts w:ascii="Courier New" w:hAnsi="Courier New" w:cs="Courier New" w:hint="default"/>
      </w:rPr>
    </w:lvl>
    <w:lvl w:ilvl="5" w:tplc="B748E1DE" w:tentative="1">
      <w:start w:val="1"/>
      <w:numFmt w:val="bullet"/>
      <w:lvlText w:val=""/>
      <w:lvlJc w:val="left"/>
      <w:pPr>
        <w:ind w:left="4320" w:hanging="360"/>
      </w:pPr>
      <w:rPr>
        <w:rFonts w:ascii="Wingdings" w:hAnsi="Wingdings" w:hint="default"/>
      </w:rPr>
    </w:lvl>
    <w:lvl w:ilvl="6" w:tplc="84F87CB8" w:tentative="1">
      <w:start w:val="1"/>
      <w:numFmt w:val="bullet"/>
      <w:lvlText w:val=""/>
      <w:lvlJc w:val="left"/>
      <w:pPr>
        <w:ind w:left="5040" w:hanging="360"/>
      </w:pPr>
      <w:rPr>
        <w:rFonts w:ascii="Symbol" w:hAnsi="Symbol" w:hint="default"/>
      </w:rPr>
    </w:lvl>
    <w:lvl w:ilvl="7" w:tplc="1EE230D0" w:tentative="1">
      <w:start w:val="1"/>
      <w:numFmt w:val="bullet"/>
      <w:lvlText w:val="o"/>
      <w:lvlJc w:val="left"/>
      <w:pPr>
        <w:ind w:left="5760" w:hanging="360"/>
      </w:pPr>
      <w:rPr>
        <w:rFonts w:ascii="Courier New" w:hAnsi="Courier New" w:cs="Courier New" w:hint="default"/>
      </w:rPr>
    </w:lvl>
    <w:lvl w:ilvl="8" w:tplc="06928F32" w:tentative="1">
      <w:start w:val="1"/>
      <w:numFmt w:val="bullet"/>
      <w:lvlText w:val=""/>
      <w:lvlJc w:val="left"/>
      <w:pPr>
        <w:ind w:left="6480" w:hanging="360"/>
      </w:pPr>
      <w:rPr>
        <w:rFonts w:ascii="Wingdings" w:hAnsi="Wingdings" w:hint="default"/>
      </w:rPr>
    </w:lvl>
  </w:abstractNum>
  <w:abstractNum w:abstractNumId="2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4FF77175"/>
    <w:multiLevelType w:val="hybridMultilevel"/>
    <w:tmpl w:val="B1F482D6"/>
    <w:lvl w:ilvl="0" w:tplc="91D05C90">
      <w:start w:val="1"/>
      <w:numFmt w:val="bullet"/>
      <w:lvlText w:val=""/>
      <w:lvlJc w:val="left"/>
      <w:pPr>
        <w:ind w:left="720" w:hanging="360"/>
      </w:pPr>
      <w:rPr>
        <w:rFonts w:ascii="Symbol" w:hAnsi="Symbol" w:hint="default"/>
      </w:rPr>
    </w:lvl>
    <w:lvl w:ilvl="1" w:tplc="56F6932A" w:tentative="1">
      <w:start w:val="1"/>
      <w:numFmt w:val="bullet"/>
      <w:lvlText w:val="o"/>
      <w:lvlJc w:val="left"/>
      <w:pPr>
        <w:ind w:left="1440" w:hanging="360"/>
      </w:pPr>
      <w:rPr>
        <w:rFonts w:ascii="Courier New" w:hAnsi="Courier New" w:cs="Courier New" w:hint="default"/>
      </w:rPr>
    </w:lvl>
    <w:lvl w:ilvl="2" w:tplc="19588D94" w:tentative="1">
      <w:start w:val="1"/>
      <w:numFmt w:val="bullet"/>
      <w:lvlText w:val=""/>
      <w:lvlJc w:val="left"/>
      <w:pPr>
        <w:ind w:left="2160" w:hanging="360"/>
      </w:pPr>
      <w:rPr>
        <w:rFonts w:ascii="Wingdings" w:hAnsi="Wingdings" w:hint="default"/>
      </w:rPr>
    </w:lvl>
    <w:lvl w:ilvl="3" w:tplc="E6306532" w:tentative="1">
      <w:start w:val="1"/>
      <w:numFmt w:val="bullet"/>
      <w:lvlText w:val=""/>
      <w:lvlJc w:val="left"/>
      <w:pPr>
        <w:ind w:left="2880" w:hanging="360"/>
      </w:pPr>
      <w:rPr>
        <w:rFonts w:ascii="Symbol" w:hAnsi="Symbol" w:hint="default"/>
      </w:rPr>
    </w:lvl>
    <w:lvl w:ilvl="4" w:tplc="BC56A6E8" w:tentative="1">
      <w:start w:val="1"/>
      <w:numFmt w:val="bullet"/>
      <w:lvlText w:val="o"/>
      <w:lvlJc w:val="left"/>
      <w:pPr>
        <w:ind w:left="3600" w:hanging="360"/>
      </w:pPr>
      <w:rPr>
        <w:rFonts w:ascii="Courier New" w:hAnsi="Courier New" w:cs="Courier New" w:hint="default"/>
      </w:rPr>
    </w:lvl>
    <w:lvl w:ilvl="5" w:tplc="8EF84A5E" w:tentative="1">
      <w:start w:val="1"/>
      <w:numFmt w:val="bullet"/>
      <w:lvlText w:val=""/>
      <w:lvlJc w:val="left"/>
      <w:pPr>
        <w:ind w:left="4320" w:hanging="360"/>
      </w:pPr>
      <w:rPr>
        <w:rFonts w:ascii="Wingdings" w:hAnsi="Wingdings" w:hint="default"/>
      </w:rPr>
    </w:lvl>
    <w:lvl w:ilvl="6" w:tplc="82C2DFA6" w:tentative="1">
      <w:start w:val="1"/>
      <w:numFmt w:val="bullet"/>
      <w:lvlText w:val=""/>
      <w:lvlJc w:val="left"/>
      <w:pPr>
        <w:ind w:left="5040" w:hanging="360"/>
      </w:pPr>
      <w:rPr>
        <w:rFonts w:ascii="Symbol" w:hAnsi="Symbol" w:hint="default"/>
      </w:rPr>
    </w:lvl>
    <w:lvl w:ilvl="7" w:tplc="6094ABC8" w:tentative="1">
      <w:start w:val="1"/>
      <w:numFmt w:val="bullet"/>
      <w:lvlText w:val="o"/>
      <w:lvlJc w:val="left"/>
      <w:pPr>
        <w:ind w:left="5760" w:hanging="360"/>
      </w:pPr>
      <w:rPr>
        <w:rFonts w:ascii="Courier New" w:hAnsi="Courier New" w:cs="Courier New" w:hint="default"/>
      </w:rPr>
    </w:lvl>
    <w:lvl w:ilvl="8" w:tplc="8416AA06" w:tentative="1">
      <w:start w:val="1"/>
      <w:numFmt w:val="bullet"/>
      <w:lvlText w:val=""/>
      <w:lvlJc w:val="left"/>
      <w:pPr>
        <w:ind w:left="6480" w:hanging="360"/>
      </w:pPr>
      <w:rPr>
        <w:rFonts w:ascii="Wingdings" w:hAnsi="Wingdings" w:hint="default"/>
      </w:rPr>
    </w:lvl>
  </w:abstractNum>
  <w:abstractNum w:abstractNumId="22">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5B1B5787"/>
    <w:multiLevelType w:val="multilevel"/>
    <w:tmpl w:val="4572ABF8"/>
    <w:numStyleLink w:val="MLAOutline"/>
  </w:abstractNum>
  <w:abstractNum w:abstractNumId="25">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23"/>
  </w:num>
  <w:num w:numId="13">
    <w:abstractNumId w:val="24"/>
  </w:num>
  <w:num w:numId="14">
    <w:abstractNumId w:val="18"/>
  </w:num>
  <w:num w:numId="15">
    <w:abstractNumId w:val="26"/>
  </w:num>
  <w:num w:numId="16">
    <w:abstractNumId w:val="22"/>
  </w:num>
  <w:num w:numId="17">
    <w:abstractNumId w:val="15"/>
  </w:num>
  <w:num w:numId="18">
    <w:abstractNumId w:val="10"/>
  </w:num>
  <w:num w:numId="19">
    <w:abstractNumId w:val="20"/>
  </w:num>
  <w:num w:numId="20">
    <w:abstractNumId w:val="27"/>
  </w:num>
  <w:num w:numId="21">
    <w:abstractNumId w:val="17"/>
  </w:num>
  <w:num w:numId="22">
    <w:abstractNumId w:val="25"/>
  </w:num>
  <w:num w:numId="23">
    <w:abstractNumId w:val="13"/>
  </w:num>
  <w:num w:numId="24">
    <w:abstractNumId w:val="21"/>
  </w:num>
  <w:num w:numId="25">
    <w:abstractNumId w:val="19"/>
  </w:num>
  <w:num w:numId="26">
    <w:abstractNumId w:val="12"/>
  </w:num>
  <w:num w:numId="27">
    <w:abstractNumId w:val="11"/>
  </w:num>
  <w:num w:numId="2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03E5"/>
    <w:rsid w:val="00014CED"/>
    <w:rsid w:val="000166A4"/>
    <w:rsid w:val="0001679A"/>
    <w:rsid w:val="000312FF"/>
    <w:rsid w:val="00034C2E"/>
    <w:rsid w:val="00040CBB"/>
    <w:rsid w:val="000473C9"/>
    <w:rsid w:val="00053306"/>
    <w:rsid w:val="00054B1C"/>
    <w:rsid w:val="00057213"/>
    <w:rsid w:val="00061258"/>
    <w:rsid w:val="0006435E"/>
    <w:rsid w:val="00067FB3"/>
    <w:rsid w:val="000739DF"/>
    <w:rsid w:val="00074F90"/>
    <w:rsid w:val="0008705B"/>
    <w:rsid w:val="00087E4A"/>
    <w:rsid w:val="000908FA"/>
    <w:rsid w:val="0009146A"/>
    <w:rsid w:val="000A4AAE"/>
    <w:rsid w:val="000A6DA3"/>
    <w:rsid w:val="000B1F16"/>
    <w:rsid w:val="000B2C1B"/>
    <w:rsid w:val="000B4B46"/>
    <w:rsid w:val="000B78C8"/>
    <w:rsid w:val="000D29FE"/>
    <w:rsid w:val="000D3850"/>
    <w:rsid w:val="000E095A"/>
    <w:rsid w:val="000E3894"/>
    <w:rsid w:val="000F682E"/>
    <w:rsid w:val="001005F9"/>
    <w:rsid w:val="00102551"/>
    <w:rsid w:val="0010387B"/>
    <w:rsid w:val="0010580D"/>
    <w:rsid w:val="001064A0"/>
    <w:rsid w:val="00111B23"/>
    <w:rsid w:val="00112647"/>
    <w:rsid w:val="0011302D"/>
    <w:rsid w:val="00115069"/>
    <w:rsid w:val="00115927"/>
    <w:rsid w:val="00115F20"/>
    <w:rsid w:val="001171F4"/>
    <w:rsid w:val="001218DB"/>
    <w:rsid w:val="00125DA3"/>
    <w:rsid w:val="00133693"/>
    <w:rsid w:val="00135D06"/>
    <w:rsid w:val="00140345"/>
    <w:rsid w:val="001463B2"/>
    <w:rsid w:val="001524D1"/>
    <w:rsid w:val="00154C7F"/>
    <w:rsid w:val="00154D30"/>
    <w:rsid w:val="001556C2"/>
    <w:rsid w:val="00156534"/>
    <w:rsid w:val="00164E9A"/>
    <w:rsid w:val="001661DF"/>
    <w:rsid w:val="00185BA8"/>
    <w:rsid w:val="00186783"/>
    <w:rsid w:val="00191273"/>
    <w:rsid w:val="001977C7"/>
    <w:rsid w:val="001A1BBD"/>
    <w:rsid w:val="001A5410"/>
    <w:rsid w:val="001A5421"/>
    <w:rsid w:val="001B0B12"/>
    <w:rsid w:val="001B288C"/>
    <w:rsid w:val="001B3517"/>
    <w:rsid w:val="001C4A71"/>
    <w:rsid w:val="001C5482"/>
    <w:rsid w:val="001D48F2"/>
    <w:rsid w:val="001E0F36"/>
    <w:rsid w:val="001E3DB8"/>
    <w:rsid w:val="001E7E86"/>
    <w:rsid w:val="001F3492"/>
    <w:rsid w:val="001F62C0"/>
    <w:rsid w:val="001F64A6"/>
    <w:rsid w:val="00200185"/>
    <w:rsid w:val="002019D0"/>
    <w:rsid w:val="00204B72"/>
    <w:rsid w:val="00205A8E"/>
    <w:rsid w:val="00205A92"/>
    <w:rsid w:val="00214492"/>
    <w:rsid w:val="00214785"/>
    <w:rsid w:val="002235E7"/>
    <w:rsid w:val="00232AA0"/>
    <w:rsid w:val="0024113C"/>
    <w:rsid w:val="00245E02"/>
    <w:rsid w:val="00260E94"/>
    <w:rsid w:val="0026487F"/>
    <w:rsid w:val="00265B76"/>
    <w:rsid w:val="00270B15"/>
    <w:rsid w:val="00271DAA"/>
    <w:rsid w:val="002771E5"/>
    <w:rsid w:val="002810B7"/>
    <w:rsid w:val="00283FC2"/>
    <w:rsid w:val="0029346B"/>
    <w:rsid w:val="0029794C"/>
    <w:rsid w:val="002C28AB"/>
    <w:rsid w:val="002C65D9"/>
    <w:rsid w:val="002D1895"/>
    <w:rsid w:val="002E71EA"/>
    <w:rsid w:val="002E7FCE"/>
    <w:rsid w:val="002F0394"/>
    <w:rsid w:val="002F562C"/>
    <w:rsid w:val="002F6EC8"/>
    <w:rsid w:val="003236EF"/>
    <w:rsid w:val="00324998"/>
    <w:rsid w:val="00337674"/>
    <w:rsid w:val="00343329"/>
    <w:rsid w:val="0034527F"/>
    <w:rsid w:val="0035153A"/>
    <w:rsid w:val="00353B66"/>
    <w:rsid w:val="00354F34"/>
    <w:rsid w:val="00364805"/>
    <w:rsid w:val="00364EF8"/>
    <w:rsid w:val="00365269"/>
    <w:rsid w:val="00365FE3"/>
    <w:rsid w:val="00370C86"/>
    <w:rsid w:val="0037605F"/>
    <w:rsid w:val="00384895"/>
    <w:rsid w:val="003A03CF"/>
    <w:rsid w:val="003A4A2F"/>
    <w:rsid w:val="003A5E6D"/>
    <w:rsid w:val="003A6A13"/>
    <w:rsid w:val="003A7D39"/>
    <w:rsid w:val="003B01A3"/>
    <w:rsid w:val="003B0836"/>
    <w:rsid w:val="003B1F70"/>
    <w:rsid w:val="003B49B2"/>
    <w:rsid w:val="003B63E2"/>
    <w:rsid w:val="003C0F39"/>
    <w:rsid w:val="003D15A7"/>
    <w:rsid w:val="003D1C61"/>
    <w:rsid w:val="003D32F9"/>
    <w:rsid w:val="003E03C0"/>
    <w:rsid w:val="003E10E8"/>
    <w:rsid w:val="003E19F7"/>
    <w:rsid w:val="003E3167"/>
    <w:rsid w:val="003F3320"/>
    <w:rsid w:val="003F38B3"/>
    <w:rsid w:val="003F4F4C"/>
    <w:rsid w:val="00400FC6"/>
    <w:rsid w:val="0040452A"/>
    <w:rsid w:val="00405F62"/>
    <w:rsid w:val="00415023"/>
    <w:rsid w:val="00422615"/>
    <w:rsid w:val="00432CE3"/>
    <w:rsid w:val="004351AC"/>
    <w:rsid w:val="00437A3A"/>
    <w:rsid w:val="00442FD0"/>
    <w:rsid w:val="00442FE7"/>
    <w:rsid w:val="004453BF"/>
    <w:rsid w:val="00451445"/>
    <w:rsid w:val="0045251F"/>
    <w:rsid w:val="00456604"/>
    <w:rsid w:val="00466DBF"/>
    <w:rsid w:val="00467AFF"/>
    <w:rsid w:val="004732D3"/>
    <w:rsid w:val="004751E7"/>
    <w:rsid w:val="00480DE1"/>
    <w:rsid w:val="00485CD7"/>
    <w:rsid w:val="004907F0"/>
    <w:rsid w:val="00490BD1"/>
    <w:rsid w:val="00491B55"/>
    <w:rsid w:val="00493B65"/>
    <w:rsid w:val="00495990"/>
    <w:rsid w:val="004A2274"/>
    <w:rsid w:val="004A2675"/>
    <w:rsid w:val="004A72F7"/>
    <w:rsid w:val="004B1DCE"/>
    <w:rsid w:val="004B2163"/>
    <w:rsid w:val="004C35C1"/>
    <w:rsid w:val="004C71DD"/>
    <w:rsid w:val="004D69FB"/>
    <w:rsid w:val="004F10B5"/>
    <w:rsid w:val="004F1D22"/>
    <w:rsid w:val="004F7139"/>
    <w:rsid w:val="0050080A"/>
    <w:rsid w:val="00503259"/>
    <w:rsid w:val="00503C68"/>
    <w:rsid w:val="00506CA9"/>
    <w:rsid w:val="005075C8"/>
    <w:rsid w:val="005200FD"/>
    <w:rsid w:val="00520FE3"/>
    <w:rsid w:val="0052146D"/>
    <w:rsid w:val="00540E4B"/>
    <w:rsid w:val="00546221"/>
    <w:rsid w:val="005525EB"/>
    <w:rsid w:val="00555DCC"/>
    <w:rsid w:val="00556032"/>
    <w:rsid w:val="0055709C"/>
    <w:rsid w:val="00557E9E"/>
    <w:rsid w:val="00560391"/>
    <w:rsid w:val="005608A5"/>
    <w:rsid w:val="00564F54"/>
    <w:rsid w:val="00565D4C"/>
    <w:rsid w:val="00565F48"/>
    <w:rsid w:val="00566E71"/>
    <w:rsid w:val="0057093C"/>
    <w:rsid w:val="005735C0"/>
    <w:rsid w:val="005739D4"/>
    <w:rsid w:val="0058596F"/>
    <w:rsid w:val="00590819"/>
    <w:rsid w:val="00590D71"/>
    <w:rsid w:val="005A26CE"/>
    <w:rsid w:val="005B0F0A"/>
    <w:rsid w:val="005C155B"/>
    <w:rsid w:val="005C340F"/>
    <w:rsid w:val="005C4AD8"/>
    <w:rsid w:val="005C71ED"/>
    <w:rsid w:val="005D0B47"/>
    <w:rsid w:val="005E6EF2"/>
    <w:rsid w:val="005F29BF"/>
    <w:rsid w:val="005F31D2"/>
    <w:rsid w:val="005F6D26"/>
    <w:rsid w:val="00600C1D"/>
    <w:rsid w:val="00602E3E"/>
    <w:rsid w:val="006044CD"/>
    <w:rsid w:val="00606267"/>
    <w:rsid w:val="0061251C"/>
    <w:rsid w:val="006137C3"/>
    <w:rsid w:val="006146F3"/>
    <w:rsid w:val="00620657"/>
    <w:rsid w:val="00624B11"/>
    <w:rsid w:val="006258A6"/>
    <w:rsid w:val="0062745F"/>
    <w:rsid w:val="00637E3B"/>
    <w:rsid w:val="00640D6C"/>
    <w:rsid w:val="0064263A"/>
    <w:rsid w:val="0065208C"/>
    <w:rsid w:val="00657AC9"/>
    <w:rsid w:val="0066351B"/>
    <w:rsid w:val="00667852"/>
    <w:rsid w:val="00680ED1"/>
    <w:rsid w:val="00681622"/>
    <w:rsid w:val="006843FE"/>
    <w:rsid w:val="006857FB"/>
    <w:rsid w:val="00685FB6"/>
    <w:rsid w:val="00690B00"/>
    <w:rsid w:val="00691A16"/>
    <w:rsid w:val="00691EC1"/>
    <w:rsid w:val="006931D7"/>
    <w:rsid w:val="006A3E98"/>
    <w:rsid w:val="006A55DF"/>
    <w:rsid w:val="006B0000"/>
    <w:rsid w:val="006C5070"/>
    <w:rsid w:val="006C5205"/>
    <w:rsid w:val="006D17DB"/>
    <w:rsid w:val="006D4B15"/>
    <w:rsid w:val="006F5808"/>
    <w:rsid w:val="007029EA"/>
    <w:rsid w:val="00707773"/>
    <w:rsid w:val="00715208"/>
    <w:rsid w:val="00716CFF"/>
    <w:rsid w:val="0071770D"/>
    <w:rsid w:val="00730C0D"/>
    <w:rsid w:val="007315EA"/>
    <w:rsid w:val="00742588"/>
    <w:rsid w:val="00747375"/>
    <w:rsid w:val="007501AB"/>
    <w:rsid w:val="00750A4E"/>
    <w:rsid w:val="00754159"/>
    <w:rsid w:val="007549DB"/>
    <w:rsid w:val="007612C2"/>
    <w:rsid w:val="00766182"/>
    <w:rsid w:val="00774D1F"/>
    <w:rsid w:val="00776F0D"/>
    <w:rsid w:val="00780DB6"/>
    <w:rsid w:val="00782211"/>
    <w:rsid w:val="00782F6F"/>
    <w:rsid w:val="00784711"/>
    <w:rsid w:val="0078514B"/>
    <w:rsid w:val="007938AB"/>
    <w:rsid w:val="00793EF9"/>
    <w:rsid w:val="007A0D02"/>
    <w:rsid w:val="007A70B2"/>
    <w:rsid w:val="007A7B80"/>
    <w:rsid w:val="007B3567"/>
    <w:rsid w:val="007B7BCF"/>
    <w:rsid w:val="007C53FB"/>
    <w:rsid w:val="007D0BD9"/>
    <w:rsid w:val="007D1968"/>
    <w:rsid w:val="007D3DEA"/>
    <w:rsid w:val="007D5D3B"/>
    <w:rsid w:val="007E05BC"/>
    <w:rsid w:val="007E08D0"/>
    <w:rsid w:val="007E7E77"/>
    <w:rsid w:val="007F3920"/>
    <w:rsid w:val="007F7AF9"/>
    <w:rsid w:val="00800097"/>
    <w:rsid w:val="0080055E"/>
    <w:rsid w:val="008067AF"/>
    <w:rsid w:val="00813B63"/>
    <w:rsid w:val="008166CA"/>
    <w:rsid w:val="008226FD"/>
    <w:rsid w:val="00822D8F"/>
    <w:rsid w:val="00824A04"/>
    <w:rsid w:val="008335D3"/>
    <w:rsid w:val="00834F6C"/>
    <w:rsid w:val="008446FB"/>
    <w:rsid w:val="00860929"/>
    <w:rsid w:val="00870239"/>
    <w:rsid w:val="008712EF"/>
    <w:rsid w:val="00871862"/>
    <w:rsid w:val="00875BF2"/>
    <w:rsid w:val="00894588"/>
    <w:rsid w:val="00894C21"/>
    <w:rsid w:val="008A07F4"/>
    <w:rsid w:val="008A284D"/>
    <w:rsid w:val="008A3C67"/>
    <w:rsid w:val="008B0FF1"/>
    <w:rsid w:val="008B1695"/>
    <w:rsid w:val="008B1F34"/>
    <w:rsid w:val="008B7D18"/>
    <w:rsid w:val="008C00FD"/>
    <w:rsid w:val="008C0F04"/>
    <w:rsid w:val="008D0141"/>
    <w:rsid w:val="008D48AF"/>
    <w:rsid w:val="008E12F7"/>
    <w:rsid w:val="008E75AD"/>
    <w:rsid w:val="008F1F97"/>
    <w:rsid w:val="008F4052"/>
    <w:rsid w:val="009073AB"/>
    <w:rsid w:val="0091028F"/>
    <w:rsid w:val="00925203"/>
    <w:rsid w:val="00927708"/>
    <w:rsid w:val="009319BF"/>
    <w:rsid w:val="00932843"/>
    <w:rsid w:val="00932C21"/>
    <w:rsid w:val="0096448B"/>
    <w:rsid w:val="00972B1F"/>
    <w:rsid w:val="009811E6"/>
    <w:rsid w:val="00981DEA"/>
    <w:rsid w:val="009837AD"/>
    <w:rsid w:val="00983DDB"/>
    <w:rsid w:val="00985A65"/>
    <w:rsid w:val="00985B5E"/>
    <w:rsid w:val="0098667C"/>
    <w:rsid w:val="00990058"/>
    <w:rsid w:val="00992AF0"/>
    <w:rsid w:val="009958FF"/>
    <w:rsid w:val="009960E4"/>
    <w:rsid w:val="00996C82"/>
    <w:rsid w:val="009A6DF3"/>
    <w:rsid w:val="009A7913"/>
    <w:rsid w:val="009B00AA"/>
    <w:rsid w:val="009B5AF4"/>
    <w:rsid w:val="009C00AE"/>
    <w:rsid w:val="009C259B"/>
    <w:rsid w:val="009C6EBB"/>
    <w:rsid w:val="009D00EC"/>
    <w:rsid w:val="009D1ABA"/>
    <w:rsid w:val="009D1BE2"/>
    <w:rsid w:val="009D4EB3"/>
    <w:rsid w:val="009D67E9"/>
    <w:rsid w:val="009F1599"/>
    <w:rsid w:val="009F346E"/>
    <w:rsid w:val="00A0352C"/>
    <w:rsid w:val="00A0673D"/>
    <w:rsid w:val="00A07616"/>
    <w:rsid w:val="00A116C7"/>
    <w:rsid w:val="00A14679"/>
    <w:rsid w:val="00A1560A"/>
    <w:rsid w:val="00A1744A"/>
    <w:rsid w:val="00A31F00"/>
    <w:rsid w:val="00A35425"/>
    <w:rsid w:val="00A35B95"/>
    <w:rsid w:val="00A36970"/>
    <w:rsid w:val="00A408A8"/>
    <w:rsid w:val="00A4664E"/>
    <w:rsid w:val="00A47F5B"/>
    <w:rsid w:val="00A5712E"/>
    <w:rsid w:val="00A6001B"/>
    <w:rsid w:val="00A66D06"/>
    <w:rsid w:val="00A71D99"/>
    <w:rsid w:val="00A7789E"/>
    <w:rsid w:val="00A80C82"/>
    <w:rsid w:val="00A81D42"/>
    <w:rsid w:val="00A92725"/>
    <w:rsid w:val="00A97E8F"/>
    <w:rsid w:val="00AA68C2"/>
    <w:rsid w:val="00AA7134"/>
    <w:rsid w:val="00AB0F72"/>
    <w:rsid w:val="00AB7189"/>
    <w:rsid w:val="00AC029B"/>
    <w:rsid w:val="00AC498B"/>
    <w:rsid w:val="00AD2491"/>
    <w:rsid w:val="00AD35AC"/>
    <w:rsid w:val="00AD3F31"/>
    <w:rsid w:val="00AD3F3A"/>
    <w:rsid w:val="00AD59F1"/>
    <w:rsid w:val="00AE50BC"/>
    <w:rsid w:val="00AE5E1F"/>
    <w:rsid w:val="00AE6388"/>
    <w:rsid w:val="00AF7F94"/>
    <w:rsid w:val="00B0311A"/>
    <w:rsid w:val="00B039B9"/>
    <w:rsid w:val="00B0414F"/>
    <w:rsid w:val="00B10293"/>
    <w:rsid w:val="00B13D1B"/>
    <w:rsid w:val="00B21A1A"/>
    <w:rsid w:val="00B249BA"/>
    <w:rsid w:val="00B2657C"/>
    <w:rsid w:val="00B319CD"/>
    <w:rsid w:val="00B41656"/>
    <w:rsid w:val="00B43469"/>
    <w:rsid w:val="00B43604"/>
    <w:rsid w:val="00B46C7F"/>
    <w:rsid w:val="00B55A8B"/>
    <w:rsid w:val="00B61EF8"/>
    <w:rsid w:val="00B711F3"/>
    <w:rsid w:val="00B72D91"/>
    <w:rsid w:val="00B72DEE"/>
    <w:rsid w:val="00B76378"/>
    <w:rsid w:val="00B818DF"/>
    <w:rsid w:val="00B83FF8"/>
    <w:rsid w:val="00B8468B"/>
    <w:rsid w:val="00B86269"/>
    <w:rsid w:val="00B936C0"/>
    <w:rsid w:val="00B94364"/>
    <w:rsid w:val="00BA1BAA"/>
    <w:rsid w:val="00BA354B"/>
    <w:rsid w:val="00BC263E"/>
    <w:rsid w:val="00BC7288"/>
    <w:rsid w:val="00BC7BA9"/>
    <w:rsid w:val="00BD0443"/>
    <w:rsid w:val="00BD5AD0"/>
    <w:rsid w:val="00BD5FD1"/>
    <w:rsid w:val="00BD7BE8"/>
    <w:rsid w:val="00BE41CF"/>
    <w:rsid w:val="00BF02F3"/>
    <w:rsid w:val="00BF5B24"/>
    <w:rsid w:val="00C008A2"/>
    <w:rsid w:val="00C020C9"/>
    <w:rsid w:val="00C0444A"/>
    <w:rsid w:val="00C04AF1"/>
    <w:rsid w:val="00C12386"/>
    <w:rsid w:val="00C16243"/>
    <w:rsid w:val="00C22AC0"/>
    <w:rsid w:val="00C27B31"/>
    <w:rsid w:val="00C316CD"/>
    <w:rsid w:val="00C3384F"/>
    <w:rsid w:val="00C42095"/>
    <w:rsid w:val="00C452DC"/>
    <w:rsid w:val="00C4587F"/>
    <w:rsid w:val="00C55347"/>
    <w:rsid w:val="00C62281"/>
    <w:rsid w:val="00C62CC6"/>
    <w:rsid w:val="00C62CED"/>
    <w:rsid w:val="00C6337F"/>
    <w:rsid w:val="00C679F2"/>
    <w:rsid w:val="00C67E56"/>
    <w:rsid w:val="00C9174F"/>
    <w:rsid w:val="00CB1F85"/>
    <w:rsid w:val="00CB20DD"/>
    <w:rsid w:val="00CB5266"/>
    <w:rsid w:val="00CB63FE"/>
    <w:rsid w:val="00CB6B7A"/>
    <w:rsid w:val="00CB73E3"/>
    <w:rsid w:val="00CB7AFD"/>
    <w:rsid w:val="00CC0A77"/>
    <w:rsid w:val="00CD0FEB"/>
    <w:rsid w:val="00CD3FEE"/>
    <w:rsid w:val="00CD7763"/>
    <w:rsid w:val="00CE3A39"/>
    <w:rsid w:val="00CF5D19"/>
    <w:rsid w:val="00D05A7B"/>
    <w:rsid w:val="00D1385E"/>
    <w:rsid w:val="00D17A9A"/>
    <w:rsid w:val="00D2340B"/>
    <w:rsid w:val="00D32801"/>
    <w:rsid w:val="00D41D80"/>
    <w:rsid w:val="00D43826"/>
    <w:rsid w:val="00D443EB"/>
    <w:rsid w:val="00D51177"/>
    <w:rsid w:val="00D52117"/>
    <w:rsid w:val="00D5693D"/>
    <w:rsid w:val="00D61843"/>
    <w:rsid w:val="00D61ADD"/>
    <w:rsid w:val="00D8200E"/>
    <w:rsid w:val="00D83A49"/>
    <w:rsid w:val="00D84F80"/>
    <w:rsid w:val="00D874F0"/>
    <w:rsid w:val="00D877ED"/>
    <w:rsid w:val="00D90081"/>
    <w:rsid w:val="00D942D7"/>
    <w:rsid w:val="00D95946"/>
    <w:rsid w:val="00DA6D68"/>
    <w:rsid w:val="00DB0D39"/>
    <w:rsid w:val="00DB1D1F"/>
    <w:rsid w:val="00DB4192"/>
    <w:rsid w:val="00DB7B32"/>
    <w:rsid w:val="00DC0310"/>
    <w:rsid w:val="00DC2009"/>
    <w:rsid w:val="00DC3D02"/>
    <w:rsid w:val="00DD07DE"/>
    <w:rsid w:val="00DD444A"/>
    <w:rsid w:val="00DD4857"/>
    <w:rsid w:val="00DE13D4"/>
    <w:rsid w:val="00DE2B78"/>
    <w:rsid w:val="00DE306F"/>
    <w:rsid w:val="00DE5D3A"/>
    <w:rsid w:val="00DF1398"/>
    <w:rsid w:val="00DF1B6B"/>
    <w:rsid w:val="00DF61AC"/>
    <w:rsid w:val="00E01914"/>
    <w:rsid w:val="00E12CD9"/>
    <w:rsid w:val="00E14005"/>
    <w:rsid w:val="00E247A6"/>
    <w:rsid w:val="00E327B2"/>
    <w:rsid w:val="00E334EA"/>
    <w:rsid w:val="00E3396C"/>
    <w:rsid w:val="00E37A9D"/>
    <w:rsid w:val="00E41D4A"/>
    <w:rsid w:val="00E45AF8"/>
    <w:rsid w:val="00E46105"/>
    <w:rsid w:val="00E50065"/>
    <w:rsid w:val="00E50C41"/>
    <w:rsid w:val="00E614DD"/>
    <w:rsid w:val="00E627B4"/>
    <w:rsid w:val="00E67631"/>
    <w:rsid w:val="00E84D2B"/>
    <w:rsid w:val="00E8762B"/>
    <w:rsid w:val="00E93503"/>
    <w:rsid w:val="00E97893"/>
    <w:rsid w:val="00EA1DEB"/>
    <w:rsid w:val="00EB0EF0"/>
    <w:rsid w:val="00EB282B"/>
    <w:rsid w:val="00EB4218"/>
    <w:rsid w:val="00EC0EA5"/>
    <w:rsid w:val="00ED11C9"/>
    <w:rsid w:val="00ED3469"/>
    <w:rsid w:val="00ED4FE4"/>
    <w:rsid w:val="00ED7934"/>
    <w:rsid w:val="00EE691F"/>
    <w:rsid w:val="00EE7CCD"/>
    <w:rsid w:val="00F01305"/>
    <w:rsid w:val="00F033E7"/>
    <w:rsid w:val="00F10D8D"/>
    <w:rsid w:val="00F128AD"/>
    <w:rsid w:val="00F12AB4"/>
    <w:rsid w:val="00F149C6"/>
    <w:rsid w:val="00F1527A"/>
    <w:rsid w:val="00F223C9"/>
    <w:rsid w:val="00F24AE4"/>
    <w:rsid w:val="00F31FBD"/>
    <w:rsid w:val="00F327A8"/>
    <w:rsid w:val="00F35729"/>
    <w:rsid w:val="00F36EB4"/>
    <w:rsid w:val="00F51086"/>
    <w:rsid w:val="00F556A4"/>
    <w:rsid w:val="00F563B5"/>
    <w:rsid w:val="00F56EA3"/>
    <w:rsid w:val="00F605A8"/>
    <w:rsid w:val="00F641A0"/>
    <w:rsid w:val="00F65229"/>
    <w:rsid w:val="00F65AA7"/>
    <w:rsid w:val="00F6773D"/>
    <w:rsid w:val="00F70ED5"/>
    <w:rsid w:val="00F72865"/>
    <w:rsid w:val="00F73C54"/>
    <w:rsid w:val="00F76C2F"/>
    <w:rsid w:val="00F82BEC"/>
    <w:rsid w:val="00F83220"/>
    <w:rsid w:val="00F83C90"/>
    <w:rsid w:val="00F83CBC"/>
    <w:rsid w:val="00F86987"/>
    <w:rsid w:val="00F90943"/>
    <w:rsid w:val="00F9444C"/>
    <w:rsid w:val="00F95342"/>
    <w:rsid w:val="00FB032C"/>
    <w:rsid w:val="00FB1EDF"/>
    <w:rsid w:val="00FB33F9"/>
    <w:rsid w:val="00FC2EA7"/>
    <w:rsid w:val="00FC7370"/>
    <w:rsid w:val="00FC753E"/>
    <w:rsid w:val="00FD27F8"/>
    <w:rsid w:val="00FD2BB7"/>
    <w:rsid w:val="00FD2F63"/>
    <w:rsid w:val="00FD3FDE"/>
    <w:rsid w:val="00FD6196"/>
    <w:rsid w:val="00FE7350"/>
    <w:rsid w:val="00FF15A0"/>
    <w:rsid w:val="00FF2B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BC013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customStyle="1" w:styleId="mi">
    <w:name w:val="mi"/>
    <w:basedOn w:val="DefaultParagraphFont"/>
    <w:rsid w:val="00034C2E"/>
  </w:style>
  <w:style w:type="character" w:customStyle="1" w:styleId="mo">
    <w:name w:val="mo"/>
    <w:basedOn w:val="DefaultParagraphFont"/>
    <w:rsid w:val="00034C2E"/>
  </w:style>
  <w:style w:type="character" w:customStyle="1" w:styleId="mn">
    <w:name w:val="mn"/>
    <w:basedOn w:val="DefaultParagraphFont"/>
    <w:rsid w:val="00034C2E"/>
  </w:style>
  <w:style w:type="character" w:styleId="Hyperlink">
    <w:name w:val="Hyperlink"/>
    <w:basedOn w:val="DefaultParagraphFont"/>
    <w:uiPriority w:val="99"/>
    <w:unhideWhenUsed/>
    <w:rsid w:val="007D0BD9"/>
    <w:rPr>
      <w:color w:val="5F5F5F" w:themeColor="hyperlink"/>
      <w:u w:val="single"/>
    </w:rPr>
  </w:style>
  <w:style w:type="paragraph" w:styleId="ListParagraph">
    <w:name w:val="List Paragraph"/>
    <w:basedOn w:val="Normal"/>
    <w:uiPriority w:val="34"/>
    <w:unhideWhenUsed/>
    <w:qFormat/>
    <w:rsid w:val="00E41D4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221614">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221614">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221614">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221614">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221614">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5232C"/>
    <w:rsid w:val="00102BED"/>
    <w:rsid w:val="00113E61"/>
    <w:rsid w:val="00221614"/>
    <w:rsid w:val="00276C64"/>
    <w:rsid w:val="002E3818"/>
    <w:rsid w:val="002F4056"/>
    <w:rsid w:val="00351EDA"/>
    <w:rsid w:val="003729CB"/>
    <w:rsid w:val="003A0181"/>
    <w:rsid w:val="0051389D"/>
    <w:rsid w:val="005A3EFE"/>
    <w:rsid w:val="00765F95"/>
    <w:rsid w:val="007E0573"/>
    <w:rsid w:val="008147E5"/>
    <w:rsid w:val="00824DDA"/>
    <w:rsid w:val="008459D4"/>
    <w:rsid w:val="00870D6F"/>
    <w:rsid w:val="0089672B"/>
    <w:rsid w:val="008F31C1"/>
    <w:rsid w:val="00A06FEB"/>
    <w:rsid w:val="00A8605E"/>
    <w:rsid w:val="00B02344"/>
    <w:rsid w:val="00B1634E"/>
    <w:rsid w:val="00B31BD7"/>
    <w:rsid w:val="00BF0779"/>
    <w:rsid w:val="00C369C4"/>
    <w:rsid w:val="00CC6FAA"/>
    <w:rsid w:val="00CE4F8C"/>
    <w:rsid w:val="00D33BB6"/>
    <w:rsid w:val="00D51C20"/>
    <w:rsid w:val="00DF3A8C"/>
    <w:rsid w:val="00E42301"/>
    <w:rsid w:val="00E46546"/>
    <w:rsid w:val="00E5285A"/>
    <w:rsid w:val="00F13C05"/>
    <w:rsid w:val="00F154FC"/>
    <w:rsid w:val="00F34D7F"/>
    <w:rsid w:val="00F36CA4"/>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303C876-3CFD-4BB0-8A3E-23B490A2A5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496</Words>
  <Characters>8528</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02T04:29:00Z</dcterms:created>
  <dcterms:modified xsi:type="dcterms:W3CDTF">2019-12-02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83FKKaa6"/&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